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52C" w:rsidRDefault="002F452C">
      <w:proofErr w:type="spellStart"/>
      <w:proofErr w:type="gramStart"/>
      <w:r w:rsidRPr="002F452C">
        <w:t>eTable</w:t>
      </w:r>
      <w:proofErr w:type="spellEnd"/>
      <w:proofErr w:type="gramEnd"/>
      <w:r w:rsidRPr="002F452C">
        <w:t xml:space="preserve"> 1. Articles reporting race, ethnicity, or country of origin </w:t>
      </w:r>
    </w:p>
    <w:p w:rsidR="002F452C" w:rsidRDefault="002F452C">
      <w:proofErr w:type="spellStart"/>
      <w:proofErr w:type="gramStart"/>
      <w:r w:rsidRPr="002F452C">
        <w:t>eTable</w:t>
      </w:r>
      <w:proofErr w:type="spellEnd"/>
      <w:proofErr w:type="gramEnd"/>
      <w:r w:rsidRPr="002F452C">
        <w:t xml:space="preserve"> 2. Articles reporting the primary language of the participants</w:t>
      </w:r>
      <w:bookmarkStart w:id="0" w:name="_GoBack"/>
      <w:bookmarkEnd w:id="0"/>
      <w:r>
        <w:br w:type="page"/>
      </w:r>
    </w:p>
    <w:tbl>
      <w:tblPr>
        <w:tblStyle w:val="TableGrid"/>
        <w:tblW w:w="9445" w:type="dxa"/>
        <w:tblLayout w:type="fixed"/>
        <w:tblLook w:val="04A0" w:firstRow="1" w:lastRow="0" w:firstColumn="1" w:lastColumn="0" w:noHBand="0" w:noVBand="1"/>
      </w:tblPr>
      <w:tblGrid>
        <w:gridCol w:w="2515"/>
        <w:gridCol w:w="810"/>
        <w:gridCol w:w="1350"/>
        <w:gridCol w:w="1350"/>
        <w:gridCol w:w="3420"/>
      </w:tblGrid>
      <w:tr w:rsidR="00A06B35" w:rsidRPr="00B9712B" w:rsidTr="003068DD">
        <w:trPr>
          <w:trHeight w:val="300"/>
          <w:tblHeader/>
        </w:trPr>
        <w:tc>
          <w:tcPr>
            <w:tcW w:w="9445" w:type="dxa"/>
            <w:gridSpan w:val="5"/>
            <w:noWrap/>
            <w:vAlign w:val="center"/>
          </w:tcPr>
          <w:p w:rsidR="00A06B35" w:rsidRPr="00013B78" w:rsidRDefault="00013B78" w:rsidP="005908B6">
            <w:pPr>
              <w:rPr>
                <w:rFonts w:ascii="Arial" w:eastAsia="Calibri" w:hAnsi="Arial" w:cs="Arial"/>
                <w:b/>
                <w:sz w:val="24"/>
                <w:szCs w:val="20"/>
              </w:rPr>
            </w:pPr>
            <w:proofErr w:type="spellStart"/>
            <w:proofErr w:type="gramStart"/>
            <w:r w:rsidRPr="00013B78">
              <w:rPr>
                <w:rFonts w:ascii="Arial" w:eastAsia="Calibri" w:hAnsi="Arial" w:cs="Arial"/>
                <w:b/>
                <w:sz w:val="24"/>
                <w:szCs w:val="20"/>
              </w:rPr>
              <w:lastRenderedPageBreak/>
              <w:t>e</w:t>
            </w:r>
            <w:r w:rsidR="00A06B35" w:rsidRPr="00013B78">
              <w:rPr>
                <w:rFonts w:ascii="Arial" w:eastAsia="Calibri" w:hAnsi="Arial" w:cs="Arial"/>
                <w:b/>
                <w:sz w:val="24"/>
                <w:szCs w:val="20"/>
              </w:rPr>
              <w:t>Table</w:t>
            </w:r>
            <w:proofErr w:type="spellEnd"/>
            <w:proofErr w:type="gramEnd"/>
            <w:r w:rsidR="00A06B35" w:rsidRPr="00013B78">
              <w:rPr>
                <w:rFonts w:ascii="Arial" w:eastAsia="Calibri" w:hAnsi="Arial" w:cs="Arial"/>
                <w:b/>
                <w:sz w:val="24"/>
                <w:szCs w:val="20"/>
              </w:rPr>
              <w:t xml:space="preserve"> 1</w:t>
            </w:r>
            <w:r w:rsidR="003068DD">
              <w:rPr>
                <w:rFonts w:ascii="Arial" w:eastAsia="Calibri" w:hAnsi="Arial" w:cs="Arial"/>
                <w:b/>
                <w:sz w:val="24"/>
                <w:szCs w:val="20"/>
              </w:rPr>
              <w:t>.</w:t>
            </w:r>
            <w:r w:rsidR="00A06B35" w:rsidRPr="00013B78">
              <w:rPr>
                <w:rFonts w:ascii="Arial" w:eastAsia="Calibri" w:hAnsi="Arial" w:cs="Arial"/>
                <w:b/>
                <w:sz w:val="24"/>
                <w:szCs w:val="20"/>
              </w:rPr>
              <w:t xml:space="preserve"> Articles reporting race, ethnicity, or country of origin </w:t>
            </w:r>
          </w:p>
        </w:tc>
      </w:tr>
      <w:tr w:rsidR="00A06B35" w:rsidRPr="00B9712B" w:rsidTr="003068DD">
        <w:trPr>
          <w:trHeight w:val="300"/>
          <w:tblHeader/>
        </w:trPr>
        <w:tc>
          <w:tcPr>
            <w:tcW w:w="2515" w:type="dxa"/>
            <w:noWrap/>
            <w:vAlign w:val="center"/>
          </w:tcPr>
          <w:p w:rsidR="00A06B35" w:rsidRPr="00013B78" w:rsidRDefault="00A06B35" w:rsidP="005908B6">
            <w:pPr>
              <w:rPr>
                <w:rFonts w:ascii="Arial" w:eastAsia="Calibri" w:hAnsi="Arial" w:cs="Arial"/>
                <w:b/>
                <w:sz w:val="24"/>
                <w:szCs w:val="20"/>
              </w:rPr>
            </w:pPr>
            <w:r w:rsidRPr="00013B78">
              <w:rPr>
                <w:rFonts w:ascii="Arial" w:eastAsia="Calibri" w:hAnsi="Arial" w:cs="Arial"/>
                <w:b/>
                <w:sz w:val="24"/>
                <w:szCs w:val="20"/>
              </w:rPr>
              <w:t>Article</w:t>
            </w:r>
          </w:p>
        </w:tc>
        <w:tc>
          <w:tcPr>
            <w:tcW w:w="810" w:type="dxa"/>
            <w:vAlign w:val="center"/>
          </w:tcPr>
          <w:p w:rsidR="00A06B35" w:rsidRPr="00013B78" w:rsidRDefault="00A06B35" w:rsidP="005908B6">
            <w:pPr>
              <w:jc w:val="center"/>
              <w:rPr>
                <w:rFonts w:ascii="Arial" w:eastAsia="Calibri" w:hAnsi="Arial" w:cs="Arial"/>
                <w:b/>
                <w:color w:val="000000"/>
                <w:sz w:val="24"/>
                <w:szCs w:val="20"/>
              </w:rPr>
            </w:pPr>
            <w:r w:rsidRPr="00013B78">
              <w:rPr>
                <w:rFonts w:ascii="Arial" w:eastAsia="Calibri" w:hAnsi="Arial" w:cs="Arial"/>
                <w:b/>
                <w:color w:val="000000"/>
                <w:sz w:val="24"/>
                <w:szCs w:val="20"/>
              </w:rPr>
              <w:t>Year</w:t>
            </w:r>
          </w:p>
        </w:tc>
        <w:tc>
          <w:tcPr>
            <w:tcW w:w="1350" w:type="dxa"/>
            <w:vAlign w:val="center"/>
          </w:tcPr>
          <w:p w:rsidR="00A06B35" w:rsidRPr="00013B78" w:rsidRDefault="00A06B35" w:rsidP="005908B6">
            <w:pPr>
              <w:jc w:val="center"/>
              <w:rPr>
                <w:rFonts w:ascii="Arial" w:eastAsia="Calibri" w:hAnsi="Arial" w:cs="Arial"/>
                <w:b/>
                <w:color w:val="000000"/>
                <w:sz w:val="24"/>
                <w:szCs w:val="20"/>
              </w:rPr>
            </w:pPr>
            <w:proofErr w:type="spellStart"/>
            <w:r w:rsidRPr="00013B78">
              <w:rPr>
                <w:rFonts w:ascii="Arial" w:eastAsia="Calibri" w:hAnsi="Arial" w:cs="Arial"/>
                <w:b/>
                <w:color w:val="000000"/>
                <w:sz w:val="24"/>
                <w:szCs w:val="20"/>
              </w:rPr>
              <w:t>Country</w:t>
            </w:r>
            <w:r w:rsidR="00D71D9E" w:rsidRPr="00013B78">
              <w:rPr>
                <w:rFonts w:ascii="Arial" w:eastAsia="Calibri" w:hAnsi="Arial" w:cs="Arial"/>
                <w:b/>
                <w:color w:val="000000"/>
                <w:sz w:val="24"/>
                <w:szCs w:val="20"/>
                <w:vertAlign w:val="superscript"/>
              </w:rPr>
              <w:t>a</w:t>
            </w:r>
            <w:proofErr w:type="spellEnd"/>
          </w:p>
        </w:tc>
        <w:tc>
          <w:tcPr>
            <w:tcW w:w="1350" w:type="dxa"/>
            <w:noWrap/>
            <w:vAlign w:val="center"/>
          </w:tcPr>
          <w:p w:rsidR="00A06B35" w:rsidRPr="00013B78" w:rsidRDefault="00A06B35" w:rsidP="005908B6">
            <w:pPr>
              <w:jc w:val="center"/>
              <w:rPr>
                <w:rFonts w:ascii="Arial" w:eastAsia="Calibri" w:hAnsi="Arial" w:cs="Arial"/>
                <w:b/>
                <w:sz w:val="24"/>
                <w:szCs w:val="20"/>
              </w:rPr>
            </w:pPr>
            <w:r w:rsidRPr="00013B78">
              <w:rPr>
                <w:rFonts w:ascii="Arial" w:eastAsia="Calibri" w:hAnsi="Arial" w:cs="Arial"/>
                <w:b/>
                <w:sz w:val="24"/>
                <w:szCs w:val="20"/>
              </w:rPr>
              <w:t>Total sample size</w:t>
            </w:r>
          </w:p>
        </w:tc>
        <w:tc>
          <w:tcPr>
            <w:tcW w:w="3420" w:type="dxa"/>
            <w:noWrap/>
            <w:vAlign w:val="center"/>
          </w:tcPr>
          <w:p w:rsidR="00A06B35" w:rsidRPr="00013B78" w:rsidRDefault="00A06B35" w:rsidP="005908B6">
            <w:pPr>
              <w:jc w:val="center"/>
              <w:rPr>
                <w:rFonts w:ascii="Arial" w:eastAsia="Calibri" w:hAnsi="Arial" w:cs="Arial"/>
                <w:b/>
                <w:sz w:val="24"/>
                <w:szCs w:val="20"/>
              </w:rPr>
            </w:pPr>
            <w:r w:rsidRPr="00013B78">
              <w:rPr>
                <w:rFonts w:ascii="Arial" w:eastAsia="Calibri" w:hAnsi="Arial" w:cs="Arial"/>
                <w:b/>
                <w:sz w:val="24"/>
                <w:szCs w:val="20"/>
              </w:rPr>
              <w:t>Origin</w:t>
            </w:r>
            <w:r w:rsidR="005908B6">
              <w:rPr>
                <w:rFonts w:ascii="Arial" w:eastAsia="Calibri" w:hAnsi="Arial" w:cs="Arial"/>
                <w:b/>
                <w:sz w:val="24"/>
                <w:szCs w:val="20"/>
              </w:rPr>
              <w:t xml:space="preserve"> (%)</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 xml:space="preserve">Allen &amp; </w:t>
            </w:r>
            <w:proofErr w:type="spellStart"/>
            <w:r w:rsidRPr="00B9712B">
              <w:rPr>
                <w:rFonts w:ascii="Arial" w:eastAsia="Calibri" w:hAnsi="Arial" w:cs="Arial"/>
                <w:sz w:val="20"/>
                <w:szCs w:val="20"/>
              </w:rPr>
              <w:t>Gfeller</w:t>
            </w:r>
            <w:proofErr w:type="spellEnd"/>
            <w:r w:rsidRPr="00B9712B">
              <w:rPr>
                <w:rFonts w:ascii="Arial" w:eastAsia="Calibri" w:hAnsi="Arial" w:cs="Arial"/>
                <w:sz w:val="20"/>
                <w:szCs w:val="20"/>
              </w:rPr>
              <w:t>, 2011</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ec1e5k976","properties":{"formattedCitation":"{\\rtf \\super 1\\nosupersub{}}","plainCitation":"1"},"citationItems":[{"id":4365,"uris":["http://zotero.org/users/1562642/items/D9ZEFWVP"],"uri":["http://zotero.org/users/1562642/items/D9ZEFWVP"],"itemData":{"id":436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proofErr w:type="spellStart"/>
            <w:r w:rsidRPr="00B9712B">
              <w:rPr>
                <w:rFonts w:ascii="Arial" w:eastAsia="Calibri" w:hAnsi="Arial" w:cs="Arial"/>
                <w:color w:val="000000"/>
                <w:sz w:val="20"/>
                <w:szCs w:val="20"/>
              </w:rPr>
              <w:t>USA</w:t>
            </w:r>
            <w:r w:rsidR="00D71D9E" w:rsidRPr="00D71D9E">
              <w:rPr>
                <w:rFonts w:ascii="Arial" w:eastAsia="Calibri" w:hAnsi="Arial" w:cs="Arial"/>
                <w:color w:val="000000"/>
                <w:sz w:val="20"/>
                <w:szCs w:val="20"/>
                <w:vertAlign w:val="superscript"/>
              </w:rPr>
              <w:t>b</w:t>
            </w:r>
            <w:proofErr w:type="spellEnd"/>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Indian, 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Islander, 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Amick</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bg9rc5ho","properties":{"formattedCitation":"{\\rtf \\super 2\\nosupersub{}}","plainCitation":"2"},"citationItems":[{"id":4362,"uris":["http://zotero.org/users/1562642/items/BZN6U6ZS"],"uri":["http://zotero.org/users/1562642/items/BZN6U6ZS"],"itemData":{"id":4362,"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3.6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9.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5.5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known, 1.39</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Araujo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vg4agipe3","properties":{"formattedCitation":"{\\rtf \\super 3\\nosupersub{}}","plainCitation":"3"},"citationItems":[{"id":3712,"uris":["http://zotero.org/users/1562642/items/TJRVB35I"],"uri":["http://zotero.org/users/1562642/items/TJRVB35I"],"itemData":{"id":3712,"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3</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White, 83.1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or African American, 10.7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Unknown, 5.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rmistead-</w:t>
            </w:r>
            <w:proofErr w:type="spellStart"/>
            <w:r w:rsidRPr="00B9712B">
              <w:rPr>
                <w:rFonts w:ascii="Arial" w:eastAsia="Calibri" w:hAnsi="Arial" w:cs="Arial"/>
                <w:sz w:val="20"/>
                <w:szCs w:val="20"/>
              </w:rPr>
              <w:t>Jehl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27e7lg26d","properties":{"formattedCitation":"{\\rtf \\super 4\\nosupersub{}}","plainCitation":"4"},"citationItems":[{"id":60,"uris":["http://zotero.org/users/1562642/items/F544NKRK"],"uri":["http://zotero.org/users/1562642/items/F544NKRK"],"itemData":{"id":60,"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2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0.6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6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5.4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5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0.78</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proofErr w:type="spellStart"/>
            <w:r>
              <w:rPr>
                <w:rFonts w:ascii="Arial" w:eastAsia="Calibri" w:hAnsi="Arial" w:cs="Arial"/>
                <w:sz w:val="20"/>
                <w:szCs w:val="20"/>
              </w:rPr>
              <w:t>Babikian</w:t>
            </w:r>
            <w:proofErr w:type="spellEnd"/>
            <w:r>
              <w:rPr>
                <w:rFonts w:ascii="Arial" w:eastAsia="Calibri" w:hAnsi="Arial" w:cs="Arial"/>
                <w:sz w:val="20"/>
                <w:szCs w:val="20"/>
              </w:rPr>
              <w:t xml:space="preserve">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qa4liijml","properties":{"formattedCitation":"{\\rtf \\super 5\\nosupersub{}}","plainCitation":"5"},"citationItems":[{"id":59,"uris":["http://zotero.org/users/1562642/items/4WTZAVV3"],"uri":["http://zotero.org/users/1562642/items/4WTZAVV3"],"itemData":{"id":59,"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5</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44.0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1.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known, 12.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American, 9.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7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5.4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arker-</w:t>
            </w:r>
            <w:proofErr w:type="spellStart"/>
            <w:r w:rsidRPr="00B9712B">
              <w:rPr>
                <w:rFonts w:ascii="Arial" w:eastAsia="Calibri" w:hAnsi="Arial" w:cs="Arial"/>
                <w:sz w:val="20"/>
                <w:szCs w:val="20"/>
              </w:rPr>
              <w:t>Collo</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mp2rk7qp","properties":{"formattedCitation":"{\\rtf \\super 6\\nosupersub{}}","plainCitation":"6"},"citationItems":[{"id":4033,"uris":["http://zotero.org/users/1562642/items/H94AAWHK"],"uri":["http://zotero.org/users/1562642/items/H94AAWHK"],"itemData":{"id":4033,"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w Zealand European, 63.8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ori, 29.2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Islander, 0.81</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Barrow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il8lqk8p6","properties":{"formattedCitation":"{\\rtf \\super 7\\nosupersub{}}","plainCitation":"7"},"citationItems":[{"id":4248,"uris":["http://zotero.org/users/1562642/items/9ZFCE3BK"],"uri":["http://zotero.org/users/1562642/items/9ZFCE3BK"],"itemData":{"id":4248,"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7</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4.1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1.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0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arwick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to0km3io","properties":{"formattedCitation":"{\\rtf \\super 8\\nosupersub{}}","plainCitation":"8"},"citationItems":[{"id":3708,"uris":["http://zotero.org/users/1562642/items/XS2VZPXV"],"uri":["http://zotero.org/users/1562642/items/XS2VZPXV"],"itemData":{"id":3708,"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1.4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7.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7.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ethnicities, 7.14</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proofErr w:type="spellStart"/>
            <w:r>
              <w:rPr>
                <w:rFonts w:ascii="Arial" w:eastAsia="Calibri" w:hAnsi="Arial" w:cs="Arial"/>
                <w:sz w:val="20"/>
                <w:szCs w:val="20"/>
              </w:rPr>
              <w:t>Barwood</w:t>
            </w:r>
            <w:proofErr w:type="spellEnd"/>
            <w:r>
              <w:rPr>
                <w:rFonts w:ascii="Arial" w:eastAsia="Calibri" w:hAnsi="Arial" w:cs="Arial"/>
                <w:sz w:val="20"/>
                <w:szCs w:val="20"/>
              </w:rPr>
              <w:t xml:space="preserve"> &amp; Murdoch</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nm1rddioc","properties":{"formattedCitation":"{\\rtf \\super 9\\nosupersub{}}","plainCitation":"9"},"citationItems":[{"id":4344,"uris":["http://zotero.org/users/1562642/items/9UUJZ7G4"],"uri":["http://zotero.org/users/1562642/items/9UUJZ7G4"],"itemData":{"id":43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9</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ustralian, 100</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Beers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1e49ae4o","properties":{"formattedCitation":"{\\rtf \\super 10\\nosupersub{}}","plainCitation":"10"},"citationItems":[{"id":3573,"uris":["http://zotero.org/users/1562642/items/HK7MHRIM"],"uri":["http://zotero.org/users/1562642/items/HK7MHRIM"],"itemData":{"id":3573,"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10</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0.98</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proofErr w:type="spellStart"/>
            <w:r>
              <w:rPr>
                <w:rFonts w:ascii="Arial" w:eastAsia="Calibri" w:hAnsi="Arial" w:cs="Arial"/>
                <w:sz w:val="20"/>
                <w:szCs w:val="20"/>
              </w:rPr>
              <w:t>Bernick</w:t>
            </w:r>
            <w:proofErr w:type="spellEnd"/>
            <w:r>
              <w:rPr>
                <w:rFonts w:ascii="Arial" w:eastAsia="Calibri" w:hAnsi="Arial" w:cs="Arial"/>
                <w:sz w:val="20"/>
                <w:szCs w:val="20"/>
              </w:rPr>
              <w:t xml:space="preserve">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16lk9o00q","properties":{"formattedCitation":"{\\rtf \\super 11\\nosupersub{}}","plainCitation":"11"},"citationItems":[{"id":4340,"uris":["http://zotero.org/users/1562642/items/C77QXW6N"],"uri":["http://zotero.org/users/1562642/items/C77QXW6N"],"itemData":{"id":4340,"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11</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4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36.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30.8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3.98</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proofErr w:type="spellStart"/>
            <w:r>
              <w:rPr>
                <w:rFonts w:ascii="Arial" w:eastAsia="Calibri" w:hAnsi="Arial" w:cs="Arial"/>
                <w:sz w:val="20"/>
                <w:szCs w:val="20"/>
              </w:rPr>
              <w:t>Biederman</w:t>
            </w:r>
            <w:proofErr w:type="spellEnd"/>
            <w:r>
              <w:rPr>
                <w:rFonts w:ascii="Arial" w:eastAsia="Calibri" w:hAnsi="Arial" w:cs="Arial"/>
                <w:sz w:val="20"/>
                <w:szCs w:val="20"/>
              </w:rPr>
              <w:t xml:space="preserve">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g23vrdn6s","properties":{"formattedCitation":"{\\rtf \\super 12\\nosupersub{}}","plainCitation":"12"},"citationItems":[{"id":4031,"uris":["http://zotero.org/users/1562642/items/8G8GAZHD"],"uri":["http://zotero.org/users/1562642/items/8G8GAZHD"],"itemData":{"id":4031,"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12</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6.21</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proofErr w:type="spellStart"/>
            <w:r>
              <w:rPr>
                <w:rFonts w:ascii="Arial" w:eastAsia="Calibri" w:hAnsi="Arial" w:cs="Arial"/>
                <w:sz w:val="20"/>
                <w:szCs w:val="20"/>
              </w:rPr>
              <w:t>Bigler</w:t>
            </w:r>
            <w:proofErr w:type="spellEnd"/>
            <w:r>
              <w:rPr>
                <w:rFonts w:ascii="Arial" w:eastAsia="Calibri" w:hAnsi="Arial" w:cs="Arial"/>
                <w:sz w:val="20"/>
                <w:szCs w:val="20"/>
              </w:rPr>
              <w:t xml:space="preserve"> et al</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2du7cn1jic","properties":{"formattedCitation":"{\\rtf \\super 13\\nosupersub{}}","plainCitation":"13"},"citationItems":[{"id":4338,"uris":["http://zotero.org/users/1562642/items/CQGPDQFD"],"uri":["http://zotero.org/users/1562642/items/CQGPDQFD"],"itemData":{"id":4338,"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13</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4.5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ulticultural, 8.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 or Caribbean, 4.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specified, 2.3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k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mvt9nfjvv","properties":{"formattedCitation":"{\\rtf \\super 14\\nosupersub{}}","plainCitation":"14"},"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S or Canada, 68.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exico, 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outh America, 8.3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Boak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7sabu4qu0","properties":{"formattedCitation":"{\\rtf \\super 15\\nosupersub{}}","plainCitation":"15"},"citationItems":[{"id":3703,"uris":["http://zotero.org/users/1562642/items/2DFPGPBR"],"uri":["http://zotero.org/users/1562642/items/2DFPGPBR"],"itemData":{"id":3703,"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4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57.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African-American, 26.1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3.6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6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lastRenderedPageBreak/>
              <w:t>Bolzenius</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6ej3f49be","properties":{"formattedCitation":"{\\rtf \\super 16\\nosupersub{}}","plainCitation":"16"},"citationItems":[{"id":4228,"uris":["http://zotero.org/users/1562642/items/QDFTHF7F"],"uri":["http://zotero.org/users/1562642/items/QDFTHF7F"],"itemData":{"id":4228,"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6.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rook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p64gv04t4","properties":{"formattedCitation":"{\\rtf \\super 17\\nosupersub{}}","plainCitation":"17"},"citationItems":[{"id":4480,"uris":["http://zotero.org/users/1562642/items/KMFFBKRW"],"uri":["http://zotero.org/users/1562642/items/KMFFBKRW"],"itemData":{"id":4480,"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7.6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rook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sh9s113tu","properties":{"formattedCitation":"{\\rtf \\super 18\\nosupersub{}}","plainCitation":"18"},"citationItems":[{"id":4321,"uris":["http://zotero.org/users/1562642/items/CHWZNBNI"],"uri":["http://zotero.org/users/1562642/items/CHWZNBNI"],"itemData":{"id":4321,"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7.6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Broshek</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vp2e908t1","properties":{"formattedCitation":"{\\rtf \\super 19\\nosupersub{}}","plainCitation":"19"},"citationItems":[{"id":4319,"uris":["http://zotero.org/users/1562642/items/KCJKXVZC"],"uri":["http://zotero.org/users/1562642/items/KCJKXVZC"],"itemData":{"id":4319,"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8.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2.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7.6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lark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k8vjm25lj","properties":{"formattedCitation":"{\\rtf \\super 20\\nosupersub{}}","plainCitation":"20"},"citationItems":[{"id":58,"uris":["http://zotero.org/users/1562642/items/7MQDSZ6K"],"uri":["http://zotero.org/users/1562642/items/7MQDSZ6K"],"itemData":{"id":58,"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6.9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1.5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7.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7.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6.3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Classe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7t9s9puhk","properties":{"formattedCitation":"{\\rtf \\super 21\\nosupersub{}}","plainCitation":"21"},"citationItems":[{"id":4303,"uris":["http://zotero.org/users/1562642/items/P6W94589"],"uri":["http://zotero.org/users/1562642/items/P6W94589"],"itemData":{"id":4303,"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8.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8.9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ssing, 2.6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ol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36u7dtdfm","properties":{"formattedCitation":"{\\rtf \\super 22\\nosupersub{}}","plainCitation":"22"},"citationItems":[{"id":4301,"uris":["http://zotero.org/users/1562642/items/FD4U3B99"],"uri":["http://zotero.org/users/1562642/items/FD4U3B99"],"itemData":{"id":4301,"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1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0.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7.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o, 12.8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1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ol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0p9bdc7ro","properties":{"formattedCitation":"{\\rtf \\super 23\\nosupersub{}}","plainCitation":"23"},"citationItems":[{"id":3692,"uris":["http://zotero.org/users/1562642/items/KGNSSCNI"],"uri":["http://zotero.org/users/1562642/items/KGNSSCNI"],"itemData":{"id":3692,"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4.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non-Hispanic), 3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22.2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ollin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k8jqov22b","properties":{"formattedCitation":"{\\rtf \\super 24\\nosupersub{}}","plainCitation":"24"},"citationItems":[{"id":4300,"uris":["http://zotero.org/users/1562642/items/IKIAKIFT"],"uri":["http://zotero.org/users/1562642/items/IKIAKIFT"],"itemData":{"id":4300,"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9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uropean American, 48.0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6.0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olynesian American, 4.0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1.0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American, 1.0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omb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pq1qsmvrn","properties":{"formattedCitation":"{\\rtf \\super 25\\nosupersub{}}","plainCitation":"25"},"citationItems":[{"id":4023,"uris":["http://zotero.org/users/1562642/items/HVBCD3XG"],"uri":["http://zotero.org/users/1562642/items/HVBCD3XG"],"itemData":{"id":4023,"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n-Hispanic, 75.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7.13</w:t>
            </w:r>
          </w:p>
          <w:p w:rsidR="00A06B35" w:rsidRPr="00B9712B" w:rsidRDefault="00A06B35" w:rsidP="005908B6">
            <w:pPr>
              <w:rPr>
                <w:rFonts w:ascii="Arial" w:eastAsia="Calibri" w:hAnsi="Arial" w:cs="Arial"/>
                <w:sz w:val="20"/>
                <w:szCs w:val="20"/>
              </w:rPr>
            </w:pP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43.8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4.3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9.5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oughli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ndaINhTR","properties":{"formattedCitation":"{\\rtf \\super 26\\nosupersub{}}","plainCitation":"26"},"citationItems":[{"id":4294,"uris":["http://zotero.org/users/1562642/items/3E4HB8NZ"],"uri":["http://zotero.org/users/1562642/items/3E4HB8NZ"],"itemData":{"id":4294,"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anie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5a8b9st3n","properties":{"formattedCitation":"{\\rtf \\super 27\\nosupersub{}}","plainCitation":"27"},"citationItems":[{"id":57,"uris":["http://zotero.org/users/1562642/items/AXP6GU2Q"],"uri":["http://zotero.org/users/1562642/items/AXP6GU2Q"],"itemData":{"id":57,"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38.2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23.5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Filipino, 23.5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4.7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e Beaumont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51avp7om4","properties":{"formattedCitation":"{\\rtf \\super 28\\nosupersub{}}","plainCitation":"28"},"citationItems":[{"id":3680,"uris":["http://zotero.org/users/1562642/items/6VNRDSXW"],"uri":["http://zotero.org/users/1562642/items/6VNRDSXW"],"itemData":{"id":3680,"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Didehbani</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48t41qvfn","properties":{"formattedCitation":"{\\rtf \\super 29\\nosupersub{}}","plainCitation":"29"},"citationItems":[{"id":3674,"uris":["http://zotero.org/users/1562642/items/DRSZF5ZW"],"uri":["http://zotero.org/users/1562642/items/DRSZF5ZW"],"itemData":{"id":3674,"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2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3.0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8.6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Dretsch</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kp6g1fj6b","properties":{"formattedCitation":"{\\rtf \\super 30\\nosupersub{}}","plainCitation":"30"},"citationItems":[{"id":4025,"uris":["http://zotero.org/users/1562642/items/Q4CPSUNB"],"uri":["http://zotero.org/users/1562642/items/Q4CPSUNB"],"itemData":{"id":4025,"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Other, 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lastRenderedPageBreak/>
              <w:t>Dretsch</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5c77ke01f","properties":{"formattedCitation":"{\\rtf \\super 31\\nosupersub{}}","plainCitation":"31"},"citationItems":[{"id":3951,"uris":["http://zotero.org/users/1562642/items/WHD3XAS6"],"uri":["http://zotero.org/users/1562642/items/WHD3XAS6"],"itemData":{"id":3951,"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58.8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8.8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0.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5.8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Dretsch</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iden4uvpq","properties":{"formattedCitation":"{\\rtf \\super 32\\nosupersub{}}","plainCitation":"32"},"citationItems":[{"id":4022,"uris":["http://zotero.org/users/1562642/items/XWVGGDC3"],"uri":["http://zotero.org/users/1562642/items/XWVGGDC3"],"itemData":{"id":4022,"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5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6.6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0.0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6.9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Islander, 2.8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0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Durazzo</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lml56v5s4","properties":{"formattedCitation":"{\\rtf \\super 33\\nosupersub{}}","plainCitation":"33"},"citationItems":[{"id":3669,"uris":["http://zotero.org/users/1562642/items/X85CRWIW"],"uri":["http://zotero.org/users/1562642/items/X85CRWIW"],"itemData":{"id":3669,"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1.8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Echemendia</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ln697dtn9","properties":{"formattedCitation":"{\\rtf \\super 34\\nosupersub{}}","plainCitation":"34"},"citationItems":[{"id":4463,"uris":["http://zotero.org/users/1562642/items/4P8AD29A"],"uri":["http://zotero.org/users/1562642/items/4P8AD29A"],"itemData":{"id":4463,"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1.6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2.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declared ethnicity, 4.0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o, 2.0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rlang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6fkvllaam","properties":{"formattedCitation":"{\\rtf \\super 35\\nosupersub{}}","plainCitation":"35"},"citationItems":[{"id":3866,"uris":["http://zotero.org/users/1562642/items/JAC9SU63"],"uri":["http://zotero.org/users/1562642/items/JAC9SU63"],"itemData":{"id":3866,"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4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5.9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4.0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Ettenhofer</w:t>
            </w:r>
            <w:proofErr w:type="spellEnd"/>
            <w:r w:rsidRPr="00B9712B">
              <w:rPr>
                <w:rFonts w:ascii="Arial" w:eastAsia="Calibri" w:hAnsi="Arial" w:cs="Arial"/>
                <w:sz w:val="20"/>
                <w:szCs w:val="20"/>
              </w:rPr>
              <w:t xml:space="preserve"> &amp; Abeles</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7jfoeueu","properties":{"formattedCitation":"{\\rtf \\super 36\\nosupersub{}}","plainCitation":"36"},"citationItems":[{"id":4454,"uris":["http://zotero.org/users/1562642/items/8VXTBSTQ"],"uri":["http://zotero.org/users/1562642/items/8VXTBSTQ"],"itemData":{"id":4454,"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2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White, 90.4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Black, 3.9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3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1.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5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Fan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5m2qbihgu","properties":{"formattedCitation":"{\\rtf \\super 37\\nosupersub{}}","plainCitation":"37"},"citationItems":[{"id":4210,"uris":["http://zotero.org/users/1562642/items/DTVN493R"],"uri":["http://zotero.org/users/1562642/items/DTVN493R"],"itemData":{"id":4210,"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6.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merican Indian, 6.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or Pacific Islander, 6.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Fay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4od32qte5","properties":{"formattedCitation":"{\\rtf \\super 38\\nosupersub{}}","plainCitation":"38"},"citationItems":[{"id":4205,"uris":["http://zotero.org/users/1562642/items/8V33RJQK"],"uri":["http://zotero.org/users/1562642/items/8V33RJQK"],"itemData":{"id":4205,"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8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9.0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Fish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cmtqu37rf","properties":{"formattedCitation":"{\\rtf \\super 39\\nosupersub{}}","plainCitation":"39"},"citationItems":[{"id":89,"uris":["http://zotero.org/users/1562642/items/T5KXKPKB"],"uri":["http://zotero.org/users/1562642/items/T5KXKPKB"],"itemData":{"id":89,"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3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9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2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2.2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2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 xml:space="preserve">Franke et al </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oh1m2s52","properties":{"formattedCitation":"{\\rtf \\super 40\\nosupersub{}}","plainCitation":"40"},"citationItems":[{"id":3863,"uris":["http://zotero.org/users/1562642/items/FEFQM2S8"],"uri":["http://zotero.org/users/1562642/items/FEFQM2S8"],"itemData":{"id":3863,"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8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9.0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4.9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0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Gil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3fg0qrvv2","properties":{"formattedCitation":"{\\rtf \\super 41\\nosupersub{}}","plainCitation":"41"},"citationItems":[{"id":56,"uris":["http://zotero.org/users/1562642/items/PSSK84ZV"],"uri":["http://zotero.org/users/1562642/items/PSSK84ZV"],"itemData":{"id":56,"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0.6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Gord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7m7el724v","properties":{"formattedCitation":"{\\rtf \\super 42\\nosupersub{}}","plainCitation":"42"},"citationItems":[{"id":4436,"uris":["http://zotero.org/users/1562642/items/F49I5NSE"],"uri":["http://zotero.org/users/1562642/items/F49I5NSE"],"itemData":{"id":4436,"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1.2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32.9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9.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3.6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2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Greiffenstein</w:t>
            </w:r>
            <w:proofErr w:type="spellEnd"/>
            <w:r w:rsidRPr="00B9712B">
              <w:rPr>
                <w:rFonts w:ascii="Arial" w:eastAsia="Calibri" w:hAnsi="Arial" w:cs="Arial"/>
                <w:sz w:val="20"/>
                <w:szCs w:val="20"/>
              </w:rPr>
              <w:t xml:space="preserve"> &amp; Baker</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qavi0umgg","properties":{"formattedCitation":"{\\rtf \\super 43\\nosupersub{}}","plainCitation":"43"},"citationItems":[{"id":55,"uris":["http://zotero.org/users/1562642/items/QGQ6MC3M"],"uri":["http://zotero.org/users/1562642/items/QGQ6MC3M"],"itemData":{"id":55,"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2.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Grills &amp; Armistead-Jehle</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0eo066mob","properties":{"formattedCitation":"{\\rtf \\super 44\\nosupersub{}}","plainCitation":"44"},"citationItems":[{"id":54,"uris":["http://zotero.org/users/1562642/items/GAF2ZK8F"],"uri":["http://zotero.org/users/1562642/items/GAF2ZK8F"],"itemData":{"id":54,"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8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0.9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3.9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3.0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Islander, 7.9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0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Other, 2.0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lastRenderedPageBreak/>
              <w:t>Hännine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f1kr3ab4r","properties":{"formattedCitation":"{\\rtf \\super 45\\nosupersub{}}","plainCitation":"45"},"citationItems":[{"id":53,"uris":["http://zotero.org/users/1562642/items/T6FUFKE3"],"uri":["http://zotero.org/users/1562642/items/T6FUFKE3"],"itemData":{"id":5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Finnish, 86.8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anna-</w:t>
            </w:r>
            <w:proofErr w:type="spellStart"/>
            <w:r w:rsidRPr="00B9712B">
              <w:rPr>
                <w:rFonts w:ascii="Arial" w:eastAsia="Calibri" w:hAnsi="Arial" w:cs="Arial"/>
                <w:sz w:val="20"/>
                <w:szCs w:val="20"/>
              </w:rPr>
              <w:t>Pladd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buejugpob","properties":{"formattedCitation":"{\\rtf \\super 46\\nosupersub{}}","plainCitation":"46"},"citationItems":[{"id":3849,"uris":["http://zotero.org/users/1562642/items/MKXUN3B2"],"uri":["http://zotero.org/users/1562642/items/MKXUN3B2"],"itemData":{"id":3849,"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5.2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9.0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4.5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1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art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g8p77f93t","properties":{"formattedCitation":"{\\rtf \\super 47\\nosupersub{}}","plainCitation":"47"},"citationItems":[{"id":4017,"uris":["http://zotero.org/users/1562642/items/5V43P7G7"],"uri":["http://zotero.org/users/1562642/items/5V43P7G7"],"itemData":{"id":4017,"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8.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1.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es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1lp32rbut","properties":{"formattedCitation":"{\\rtf \\super 48\\nosupersub{}}","plainCitation":"48"},"citationItems":[{"id":4419,"uris":["http://zotero.org/users/1562642/items/W3ZPTTKS"],"uri":["http://zotero.org/users/1562642/items/W3ZPTTKS"],"itemData":{"id":4419,"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6.0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nority, 43.9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l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4sn1vs6ro","properties":{"formattedCitation":"{\\rtf \\super 49\\nosupersub{}}","plainCitation":"49"},"citationItems":[{"id":92,"uris":["http://zotero.org/users/1562642/items/Q7KBSRCD"],"uri":["http://zotero.org/users/1562642/items/Q7KBSRCD"],"itemData":{"id":92,"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4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2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9.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3.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3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l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pbg6t4in3","properties":{"formattedCitation":"{\\rtf \\super 50\\nosupersub{}}","plainCitation":"50"},"citationItems":[{"id":4415,"uris":["http://zotero.org/users/1562642/items/AV9PKA8N"],"uri":["http://zotero.org/users/1562642/items/AV9PKA8N"],"itemData":{"id":4415,"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7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2.0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7.8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0.9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9.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nton-</w:t>
            </w:r>
            <w:proofErr w:type="spellStart"/>
            <w:r w:rsidRPr="00B9712B">
              <w:rPr>
                <w:rFonts w:ascii="Arial" w:eastAsia="Calibri" w:hAnsi="Arial" w:cs="Arial"/>
                <w:sz w:val="20"/>
                <w:szCs w:val="20"/>
              </w:rPr>
              <w:t>Bayr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emftvn6o7","properties":{"formattedCitation":"{\\rtf \\super 51\\nosupersub{}}","plainCitation":"51"},"citationItems":[{"id":3772,"uris":["http://zotero.org/users/1562642/items/P6QS6QCT"],"uri":["http://zotero.org/users/1562642/items/P6QS6QCT"],"itemData":{"id":3772,"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7</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7.1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boriginal, 10.9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25</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Hunt &amp; Ferrara</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g4kdn8t5p","properties":{"formattedCitation":"{\\rtf \\super 52\\nosupersub{}}","plainCitation":"52"},"citationItems":[{"id":3841,"uris":["http://zotero.org/users/1562642/items/BNP6QB7H"],"uri":["http://zotero.org/users/1562642/items/BNP6QB7H"],"itemData":{"id":3841,"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sz w:val="20"/>
                <w:szCs w:val="20"/>
              </w:rPr>
              <w:instrText>⩽</w:instrText>
            </w:r>
            <w:r>
              <w:rPr>
                <w:rFonts w:ascii="Arial" w:eastAsia="Calibri" w:hAnsi="Arial"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52</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9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90.9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vin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g15ahjkmv","properties":{"formattedCitation":"{\\rtf \\super 53\\nosupersub{}}","plainCitation":"53"},"citationItems":[{"id":4399,"uris":["http://zotero.org/users/1562642/items/39W4MM35"],"uri":["http://zotero.org/users/1562642/items/39W4MM35"],"itemData":{"id":4399,"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8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5.7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5.3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3.0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5.8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Jamora</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fqof4s4ht","properties":{"formattedCitation":"{\\rtf \\super 54\\nosupersub{}}","plainCitation":"54"},"citationItems":[{"id":109,"uris":["http://zotero.org/users/1562642/items/CNTQAH54"],"uri":["http://zotero.org/users/1562642/items/CNTQAH54"],"itemData":{"id":10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8.7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7.5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6.0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o, 4.5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iracial, 3.0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Jone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d77dil9ak","properties":{"formattedCitation":"{\\rtf \\super 55\\nosupersub{}}","plainCitation":"55"},"citationItems":[{"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05</w:t>
            </w:r>
          </w:p>
        </w:tc>
        <w:tc>
          <w:tcPr>
            <w:tcW w:w="3420" w:type="dxa"/>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S - English as primary</w:t>
            </w:r>
            <w:r w:rsidRPr="00B9712B">
              <w:rPr>
                <w:rFonts w:ascii="Arial" w:eastAsia="Calibri" w:hAnsi="Arial" w:cs="Arial"/>
                <w:sz w:val="20"/>
                <w:szCs w:val="20"/>
              </w:rPr>
              <w:br/>
              <w:t>language, 67.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ominican Republic, 14.8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Venezuela, 4.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nada, 3.9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S - Spanish as primary</w:t>
            </w:r>
            <w:r w:rsidRPr="00B9712B">
              <w:rPr>
                <w:rFonts w:ascii="Arial" w:eastAsia="Calibri" w:hAnsi="Arial" w:cs="Arial"/>
                <w:sz w:val="20"/>
                <w:szCs w:val="20"/>
              </w:rPr>
              <w:br/>
              <w:t>language, 3.2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exico, 0.7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uerto Rico, 0.7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uba, 0.4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icaragua, 0.2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Kashluba</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ekpha6bmj","properties":{"formattedCitation":"{\\rtf \\super 56\\nosupersub{}}","plainCitation":"56"},"citationItems":[{"id":4391,"uris":["http://zotero.org/users/1562642/items/AMUITJMC"],"uri":["http://zotero.org/users/1562642/items/AMUITJMC"],"itemData":{"id":4391,"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2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71.6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25.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6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Killam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0miem5qe","properties":{"formattedCitation":"{\\rtf \\super 57\\nosupersub{}}","plainCitation":"57"},"citationItems":[{"id":3829,"uris":["http://zotero.org/users/1562642/items/HSWS7XJ5"],"uri":["http://zotero.org/users/1562642/items/HSWS7XJ5"],"itemData":{"id":3829,"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2.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7.8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Kontos</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calq2795m","properties":{"formattedCitation":"{\\rtf \\super 58\\nosupersub{}}","plainCitation":"58"},"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5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5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Krishna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q61a2f2sg","properties":{"formattedCitation":"{\\rtf \\super 59\\nosupersub{}}","plainCitation":"59"},"citationItems":[{"id":4004,"uris":["http://zotero.org/users/1562642/items/6UPMAMST"],"uri":["http://zotero.org/users/1562642/items/6UPMAMST"],"itemData":{"id":4004,"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5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0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2.6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9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6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Krivitzk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lju7e1qn4","properties":{"formattedCitation":"{\\rtf \\super 60\\nosupersub{}}","plainCitation":"60"},"citationItems":[{"id":4769,"uris":["http://zotero.org/users/1562642/items/6R4G8WWU"],"uri":["http://zotero.org/users/1562642/items/6R4G8WWU"],"itemData":{"id":4769,"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8.4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5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ng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3meu8dv25","properties":{"formattedCitation":"{\\rtf \\super 61\\nosupersub{}}","plainCitation":"61"},"citationItems":[{"id":90,"uris":["http://zotero.org/users/1562642/items/GHPFEBI8"],"uri":["http://zotero.org/users/1562642/items/GHPFEBI8"],"itemData":{"id":90,"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9.2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 American, Asian, or</w:t>
            </w:r>
            <w:r w:rsidRPr="00B9712B">
              <w:rPr>
                <w:rFonts w:ascii="Arial" w:eastAsia="Calibri" w:hAnsi="Arial" w:cs="Arial"/>
                <w:sz w:val="20"/>
                <w:szCs w:val="20"/>
              </w:rPr>
              <w:br/>
              <w:t>Other, 10.7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ng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n83pu6a06","properties":{"formattedCitation":"{\\rtf \\super 62\\nosupersub{}}","plainCitation":"62"},"citationItems":[{"id":4760,"uris":["http://zotero.org/users/1562642/items/8R9I3CVD"],"uri":["http://zotero.org/users/1562642/items/8R9I3CVD"],"itemData":{"id":4760,"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 xml:space="preserve">Lange et al </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47cem7a0l","properties":{"formattedCitation":"{\\rtf \\super 63\\nosupersub{}}","plainCitation":"63"},"citationItems":[{"id":3824,"uris":["http://zotero.org/users/1562642/items/CZS5SB38"],"uri":["http://zotero.org/users/1562642/items/CZS5SB38"],"itemData":{"id":3824,"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4.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ast Indian, 9.5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7.9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4.7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First Nations, 3.1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ng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jp1la8418","properties":{"formattedCitation":"{\\rtf \\super 64\\nosupersub{}}","plainCitation":"64"},"citationItems":[{"id":91,"uris":["http://zotero.org/users/1562642/items/FN3GV97J"],"uri":["http://zotero.org/users/1562642/items/FN3GV97J"],"itemData":{"id":91,"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4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4.6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8.3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r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6l0frn61k","properties":{"formattedCitation":"{\\rtf \\super 65\\nosupersub{}}","plainCitation":"65"},"citationItems":[{"id":3823,"uris":["http://zotero.org/users/1562642/items/VDTPNB67"],"uri":["http://zotero.org/users/1562642/items/VDTPNB67"],"itemData":{"id":3823,"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5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67.7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29.6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r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bfdj2j4pu","properties":{"formattedCitation":"{\\rtf \\super 66\\nosupersub{}}","plainCitation":"66"},"citationItems":[{"id":3955,"uris":["http://zotero.org/users/1562642/items/6B9FEFA8"],"uri":["http://zotero.org/users/1562642/items/6B9FEFA8"],"itemData":{"id":3955,"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0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63.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32.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evi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74oqp1kk5","properties":{"formattedCitation":"{\\rtf \\super 67\\nosupersub{}}","plainCitation":"67"},"citationItems":[{"id":4748,"uris":["http://zotero.org/users/1562642/items/333TIK7A"],"uri":["http://zotero.org/users/1562642/items/333TIK7A"],"itemData":{"id":4748,"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8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n-Black, 65.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34.7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Lippa</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a84eij7pa","properties":{"formattedCitation":"{\\rtf \\super 68\\nosupersub{}}","plainCitation":"68"},"citationItems":[{"id":4000,"uris":["http://zotero.org/users/1562642/items/Q6ECMBR4"],"uri":["http://zotero.org/users/1562642/items/Q6ECMBR4"],"itemData":{"id":4000,"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3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4.8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8.3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4.5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ultiracial, 0.7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opez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ctq5kfut1","properties":{"formattedCitation":"{\\rtf \\super 69\\nosupersub{}}","plainCitation":"69"},"citationItems":[{"id":42,"uris":["http://zotero.org/users/1562642/items/UE5RB2U8"],"uri":["http://zotero.org/users/1562642/items/UE5RB2U8"],"itemData":{"id":42,"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6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7</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4.3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0.2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7.6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racial background, 5.1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5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Loue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autlthf7r","properties":{"formattedCitation":"{\\rtf \\super 70\\nosupersub{}}","plainCitation":"70"},"citationItems":[{"id":4736,"uris":["http://zotero.org/users/1562642/items/28M8ES4A"],"uri":["http://zotero.org/users/1562642/items/28M8ES4A"],"itemData":{"id":4736,"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2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nglish or European, 46.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ndigenous, 4.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ovel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4sfog91r8","properties":{"formattedCitation":"{\\rtf \\super 71\\nosupersub{}}","plainCitation":"71"},"citationItems":[{"id":4735,"uris":["http://zotero.org/users/1562642/items/DQPGXEQ9"],"uri":["http://zotero.org/users/1562642/items/DQPGXEQ9"],"itemData":{"id":4735,"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95.5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4.4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Luethck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mena97lhn","properties":{"formattedCitation":"{\\rtf \\super 72\\nosupersub{}}","plainCitation":"72"},"citationItems":[{"id":4192,"uris":["http://zotero.org/users/1562642/items/PSIE9JSM"],"uri":["http://zotero.org/users/1562642/items/PSIE9JSM"],"itemData":{"id":4192,"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8.8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22.0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1.6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or Pacific Islander, 2.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c Donald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ne7l67hq9","properties":{"formattedCitation":"{\\rtf \\super 73\\nosupersub{}}","plainCitation":"73"},"citationItems":[{"id":52,"uris":["http://zotero.org/users/1562642/items/6J372E8T"],"uri":["http://zotero.org/users/1562642/items/6J372E8T"],"itemData":{"id":52,"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0.8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19.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9.7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cciocchi</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dbe25modu","properties":{"formattedCitation":"{\\rtf \\super 74\\nosupersub{}}","plainCitation":"74"},"citationItems":[{"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0.6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6.7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5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MacDonald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csbo5o8uq","properties":{"formattedCitation":"{\\rtf \\super 75\\nosupersub{}}","plainCitation":"75"},"citationItems":[{"id":3814,"uris":["http://zotero.org/users/1562642/items/JMGM62K5"],"uri":["http://zotero.org/users/1562642/items/JMGM62K5"],"itemData":{"id":3814,"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7.3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11.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3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illard-Wermeling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csignpmo6","properties":{"formattedCitation":"{\\rtf \\super 76\\nosupersub{}}","plainCitation":"76"},"citationItems":[{"id":4725,"uris":["http://zotero.org/users/1562642/items/4NEHED3N"],"uri":["http://zotero.org/users/1562642/items/4NEHED3N"],"itemData":{"id":4725,"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non-Hispanic), 68.7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ruff</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u744kb1dv","properties":{"formattedCitation":"{\\rtf \\super 77\\nosupersub{}}","plainCitation":"77"},"citationItems":[{"id":4718,"uris":["http://zotero.org/users/1562642/items/XSRUGUWJ"],"uri":["http://zotero.org/users/1562642/items/XSRUGUWJ"],"itemData":{"id":4718,"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nknown or Unreporte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9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7.9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 xml:space="preserve">Massey et al </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h9bfi6j0","properties":{"formattedCitation":"{\\rtf \\super 78\\nosupersub{}}","plainCitation":"78"},"citationItems":[{"id":3929,"uris":["http://zotero.org/users/1562642/items/SKXZRE2G"],"uri":["http://zotero.org/users/1562642/items/SKXZRE2G"],"itemData":{"id":3929,"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ustralian, 6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kagpmvll5","properties":{"formattedCitation":"{\\rtf \\super 79\\nosupersub{}}","plainCitation":"79"},"citationItems":[{"id":3948,"uris":["http://zotero.org/users/1562642/items/5HXBNU8I"],"uri":["http://zotero.org/users/1562642/items/5HXBNU8I"],"itemData":{"id":3948,"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7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8</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7k5h2u5e3","properties":{"formattedCitation":"{\\rtf \\super 80\\nosupersub{}}","plainCitation":"80"},"citationItems":[{"id":3934,"uris":["http://zotero.org/users/1562642/items/QE9KV8W2"],"uri":["http://zotero.org/users/1562642/items/QE9KV8W2"],"itemData":{"id":3934,"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1utrc0bj7","properties":{"formattedCitation":"{\\rtf \\super 81\\nosupersub{}}","plainCitation":"81"},"citationItems":[{"id":51,"uris":["http://zotero.org/users/1562642/items/ZGFNW6VA"],"uri":["http://zotero.org/users/1562642/items/ZGFNW6VA"],"itemData":{"id":51,"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therlands,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ats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92g4rl5hu","properties":{"formattedCitation":"{\\rtf \\super 82\\nosupersub{}}","plainCitation":"82"},"citationItems":[{"id":3950,"uris":["http://zotero.org/users/1562642/items/MFA7CVDV"],"uri":["http://zotero.org/users/1562642/items/MFA7CVDV"],"itemData":{"id":3950,"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therland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Dutch,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cAllist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rnnrhtfr","properties":{"formattedCitation":"{\\rtf \\super 83\\nosupersub{}}","plainCitation":"83"},"citationItems":[{"id":4706,"uris":["http://zotero.org/users/1562642/items/SNUPU3CE"],"uri":["http://zotero.org/users/1562642/items/SNUPU3CE"],"itemData":{"id":4706,"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cAllist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livl5t7lf","properties":{"formattedCitation":"{\\rtf \\super 84\\nosupersub{}}","plainCitation":"84"},"citationItems":[{"id":3806,"uris":["http://zotero.org/users/1562642/items/AE2PWQ96"],"uri":["http://zotero.org/users/1562642/items/AE2PWQ96"],"itemData":{"id":3806,"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4.6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cCauley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aorva4u8r","properties":{"formattedCitation":"{\\rtf \\super 85\\nosupersub{}}","plainCitation":"85"},"citationItems":[{"id":3608,"uris":["http://zotero.org/users/1562642/items/MJPKXIH7"],"uri":["http://zotero.org/users/1562642/items/MJPKXIH7"],"itemData":{"id":3608,"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3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39.5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8.1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uropean American, 19.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8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cCauley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05uk403om","properties":{"formattedCitation":"{\\rtf \\super 86\\nosupersub{}}","plainCitation":"86"},"citationItems":[{"id":4703,"uris":["http://zotero.org/users/1562642/items/4Q2IAHNZ"],"uri":["http://zotero.org/users/1562642/items/4Q2IAHNZ"],"itemData":{"id":4703,"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n-Hispanic, 62.3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37.64</w:t>
            </w:r>
          </w:p>
          <w:p w:rsidR="00A06B35" w:rsidRPr="00B9712B" w:rsidRDefault="00A06B35" w:rsidP="005908B6">
            <w:pPr>
              <w:rPr>
                <w:rFonts w:ascii="Arial" w:eastAsia="Calibri" w:hAnsi="Arial" w:cs="Arial"/>
                <w:sz w:val="20"/>
                <w:szCs w:val="20"/>
              </w:rPr>
            </w:pP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uropean American, 60.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5.3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iracial or multiracial, 2.8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12</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McDonald &amp; Franzen</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1jefkjsfvu","properties":{"formattedCitation":"{\\rtf \\super 87\\nosupersub{}}","plainCitation":"87"},"citationItems":[{"id":3805,"uris":["http://zotero.org/users/1562642/items/3RFHR668"],"uri":["http://zotero.org/users/1562642/items/3RFHR668"],"itemData":{"id":3805,"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87</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199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McGlinche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qrbpt5ete","properties":{"formattedCitation":"{\\rtf \\super 88\\nosupersub{}}","plainCitation":"88"},"citationItems":[{"id":3593,"uris":["http://zotero.org/users/1562642/items/AMUKKE5Z"],"uri":["http://zotero.org/users/1562642/items/AMUKKE5Z"],"itemData":{"id":3593,"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1.8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10.2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or African American, 4.5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merican Indian, 1.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1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erritt &amp; Arnett</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nabnt9vfq","properties":{"formattedCitation":"{\\rtf \\super 89\\nosupersub{}}","plainCitation":"89"},"citationItems":[{"id":3801,"uris":["http://zotero.org/users/1562642/items/T6MMXZ53"],"uri":["http://zotero.org/users/1562642/items/T6MMXZ53"],"itemData":{"id":3801,"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8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5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3.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0.4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6.34</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Meyer &amp; Arnett</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tphac6osh","properties":{"formattedCitation":"{\\rtf \\super 90\\nosupersub{}}","plainCitation":"90"},"citationItems":[{"id":4687,"uris":["http://zotero.org/users/1562642/items/IPVBKSA8"],"uri":["http://zotero.org/users/1562642/items/IPVBKSA8"],"itemData":{"id":4687,"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90</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6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1.4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0.1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iracial or multiracial, 3.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American, 1.7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1.5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0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 American, 0.4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ultiracial, 0.43</w:t>
            </w:r>
          </w:p>
        </w:tc>
      </w:tr>
      <w:tr w:rsidR="00A06B35" w:rsidRPr="00B9712B" w:rsidTr="00013B78">
        <w:trPr>
          <w:trHeight w:val="300"/>
        </w:trPr>
        <w:tc>
          <w:tcPr>
            <w:tcW w:w="2515" w:type="dxa"/>
            <w:noWrap/>
            <w:vAlign w:val="center"/>
            <w:hideMark/>
          </w:tcPr>
          <w:p w:rsidR="00A06B35" w:rsidRPr="00B9712B" w:rsidRDefault="005908B6" w:rsidP="005908B6">
            <w:pPr>
              <w:rPr>
                <w:rFonts w:ascii="Arial" w:eastAsia="Calibri" w:hAnsi="Arial" w:cs="Arial"/>
                <w:sz w:val="20"/>
                <w:szCs w:val="20"/>
              </w:rPr>
            </w:pPr>
            <w:r>
              <w:rPr>
                <w:rFonts w:ascii="Arial" w:eastAsia="Calibri" w:hAnsi="Arial" w:cs="Arial"/>
                <w:sz w:val="20"/>
                <w:szCs w:val="20"/>
              </w:rPr>
              <w:t>Meyers &amp; Rohling</w:t>
            </w:r>
            <w:r w:rsidR="00A06B35" w:rsidRPr="00B9712B">
              <w:rPr>
                <w:rFonts w:ascii="Arial" w:eastAsia="Calibri" w:hAnsi="Arial" w:cs="Arial"/>
                <w:sz w:val="20"/>
                <w:szCs w:val="20"/>
              </w:rPr>
              <w:fldChar w:fldCharType="begin"/>
            </w:r>
            <w:r>
              <w:rPr>
                <w:rFonts w:ascii="Arial" w:eastAsia="Calibri" w:hAnsi="Arial" w:cs="Arial"/>
                <w:sz w:val="20"/>
                <w:szCs w:val="20"/>
              </w:rPr>
              <w:instrText xml:space="preserve"> ADDIN ZOTERO_ITEM CSL_CITATION {"citationID":"ah5oo2biqn","properties":{"formattedCitation":"{\\rtf \\super 91\\nosupersub{}}","plainCitation":"91"},"citationItems":[{"id":3795,"uris":["http://zotero.org/users/1562642/items/HQK272ZP"],"uri":["http://zotero.org/users/1562642/items/HQK272ZP"],"itemData":{"id":3795,"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sidR="00A06B35" w:rsidRPr="00B9712B">
              <w:rPr>
                <w:rFonts w:ascii="Arial" w:eastAsia="Calibri" w:hAnsi="Arial" w:cs="Arial"/>
                <w:sz w:val="20"/>
                <w:szCs w:val="20"/>
              </w:rPr>
              <w:fldChar w:fldCharType="separate"/>
            </w:r>
            <w:r w:rsidRPr="005908B6">
              <w:rPr>
                <w:rFonts w:ascii="Arial" w:hAnsi="Arial" w:cs="Arial"/>
                <w:sz w:val="20"/>
                <w:szCs w:val="24"/>
                <w:vertAlign w:val="superscript"/>
              </w:rPr>
              <w:t>91</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6.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racial background, 1.8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0.6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Nakayama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8js664iro","properties":{"formattedCitation":"{\\rtf \\super 92\\nosupersub{}}","plainCitation":"92"},"citationItems":[{"id":4666,"uris":["http://zotero.org/users/1562642/items/224CDTUR"],"uri":["http://zotero.org/users/1562642/items/224CDTUR"],"itemData":{"id":4666,"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5.2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reported, 11.7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5.8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3.5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2.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3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l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kmem2nrdi","properties":{"formattedCitation":"{\\rtf \\super 93\\nosupersub{}}","plainCitation":"93"},"citationItems":[{"id":3752,"uris":["http://zotero.org/users/1562642/items/G6ECIHCF"],"uri":["http://zotero.org/users/1562642/items/G6ECIHCF"],"itemData":{"id":3752,"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3.2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l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emjrplf8q","properties":{"formattedCitation":"{\\rtf \\super 94\\nosupersub{}}","plainCitation":"94"},"citationItems":[{"id":3784,"uris":["http://zotero.org/users/1562642/items/XN4P8H7T"],"uri":["http://zotero.org/users/1562642/items/XN4P8H7T"],"itemData":{"id":3784,"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7.1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l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ve3kr7mt1","properties":{"formattedCitation":"{\\rtf \\super 95\\nosupersub{}}","plainCitation":"95"},"citationItems":[{"id":3953,"uris":["http://zotero.org/users/1562642/items/P76ZE97J"],"uri":["http://zotero.org/users/1562642/items/P76ZE97J"],"itemData":{"id":3953,"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3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5.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1.7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2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0.9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6</w:t>
            </w:r>
          </w:p>
        </w:tc>
      </w:tr>
      <w:tr w:rsidR="00A06B35" w:rsidRPr="00B9712B" w:rsidTr="00013B78">
        <w:trPr>
          <w:trHeight w:val="300"/>
        </w:trPr>
        <w:tc>
          <w:tcPr>
            <w:tcW w:w="2515" w:type="dxa"/>
            <w:noWrap/>
            <w:vAlign w:val="center"/>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l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q7cchqtl3","properties":{"formattedCitation":"{\\rtf \\super 96\\nosupersub{}}","plainCitation":"96"},"citationItems":[{"id":4662,"uris":["http://zotero.org/users/1562642/items/43TKWJ4I"],"uri":["http://zotero.org/users/1562642/items/43TKWJ4I"],"itemData":{"id":4662,"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056</w:t>
            </w:r>
          </w:p>
        </w:tc>
        <w:tc>
          <w:tcPr>
            <w:tcW w:w="3420" w:type="dxa"/>
            <w:noWrap/>
            <w:vAlign w:val="center"/>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1.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lso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cakabb03n","properties":{"formattedCitation":"{\\rtf \\super 97\\nosupersub{}}","plainCitation":"97"},"citationItems":[{"id":50,"uris":["http://zotero.org/users/1562642/items/ABDDRS8Q"],"uri":["http://zotero.org/users/1562642/items/ABDDRS8Q"],"itemData":{"id":50,"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06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3.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2.1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known, 2.0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2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0.5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wma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2826oab47","properties":{"formattedCitation":"{\\rtf \\super 98\\nosupersub{}}","plainCitation":"98"},"citationItems":[{"id":3783,"uris":["http://zotero.org/users/1562642/items/BJ5PAF2R"],"uri":["http://zotero.org/users/1562642/items/BJ5PAF2R"],"itemData":{"id":3783,"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22.2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4.1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or multiple, 4.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or Pacific Islander, 0.5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0.5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rd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f6haq8n0f","properties":{"formattedCitation":"{\\rtf \\super 99\\nosupersub{}}","plainCitation":"99"},"citationItems":[{"id":3768,"uris":["http://zotero.org/users/1562642/items/4AT9IX5S"],"uri":["http://zotero.org/users/1562642/items/4AT9IX5S"],"itemData":{"id":3768,"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9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1.4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t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lgj2r1h0a","properties":{"formattedCitation":"{\\rtf \\super 100\\nosupersub{}}","plainCitation":"100"},"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377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49.7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Panenka</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8gteget6i","properties":{"formattedCitation":"{\\rtf \\super 101\\nosupersub{}}","plainCitation":"101"},"citationItems":[{"id":4473,"uris":["http://zotero.org/users/1562642/items/28ZABURW"],"uri":["http://zotero.org/users/1562642/items/28ZABURW"],"itemData":{"id":4473,"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5.3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Paré</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ai30bnjbb","properties":{"formattedCitation":"{\\rtf \\super 102\\nosupersub{}}","plainCitation":"102"},"citationItems":[{"id":3954,"uris":["http://zotero.org/users/1562642/items/UFZ7RWUC"],"uri":["http://zotero.org/users/1562642/items/UFZ7RWUC"],"itemData":{"id":3954,"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Canad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Ponsford</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qed4hsusd","properties":{"formattedCitation":"{\\rtf \\super 103\\nosupersub{}}","plainCitation":"103"},"citationItems":[{"id":80,"uris":["http://zotero.org/users/1562642/items/TPAZUUWB"],"uri":["http://zotero.org/users/1562642/items/TPAZUUWB"],"itemData":{"id":80,"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Austral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2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ustralia or New Zealand, 82.0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ited Kingdom, 4.4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ndia, 3.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European, 2.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razil, 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gypt, 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ndonesia, 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ebanon, 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ingapore, 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outh African, 0.4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roto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dhhruomam","properties":{"formattedCitation":"{\\rtf \\super 104\\nosupersub{}}","plainCitation":"104"},"citationItems":[{"id":4620,"uris":["http://zotero.org/users/1562642/items/RI7K9I8V"],"uri":["http://zotero.org/users/1562642/items/RI7K9I8V"],"itemData":{"id":4620,"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7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7.4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o, 15.7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2.9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8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1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Provanc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51307q28","properties":{"formattedCitation":"{\\rtf \\super 105\\nosupersub{}}","plainCitation":"105"},"citationItems":[{"id":101,"uris":["http://zotero.org/users/1562642/items/FJA45RDQ"],"uri":["http://zotero.org/users/1562642/items/FJA45RDQ"],"itemData":{"id":101,"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8.7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known, 18.7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Black, 6.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2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Rabinowitz &amp; Arnett</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4a35nqnv7","properties":{"formattedCitation":"{\\rtf \\super 106\\nosupersub{}}","plainCitation":"106"},"citationItems":[{"id":3773,"uris":["http://zotero.org/users/1562642/items/4XA2XX6V"],"uri":["http://zotero.org/users/1562642/items/4XA2XX6V"],"itemData":{"id":3773,"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7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4.9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7.9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1.0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Rabinowitz &amp; Arnett</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a57tt0i4g","properties":{"formattedCitation":"{\\rtf \\super 107\\nosupersub{}}","plainCitation":"107"},"citationItems":[{"id":201,"uris":["http://zotero.org/users/1562642/items/86X96TDZ"],"uri":["http://zotero.org/users/1562642/items/86X96TDZ"],"itemData":{"id":201,"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3</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0.5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5.9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Rabinowitz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vpnjtj6uo","properties":{"formattedCitation":"{\\rtf \\super 108\\nosupersub{}}","plainCitation":"108"},"citationItems":[{"id":4618,"uris":["http://zotero.org/users/1562642/items/EK6JQSJW"],"uri":["http://zotero.org/users/1562642/items/EK6JQSJW"],"itemData":{"id":4618,"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6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37.1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Rabinowitz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1me7enn8k","properties":{"formattedCitation":"{\\rtf \\super 109\\nosupersub{}}","plainCitation":"109"},"citationItems":[{"id":4617,"uris":["http://zotero.org/users/1562642/items/2TI5DE9F"],"uri":["http://zotero.org/users/1562642/items/2TI5DE9F"],"itemData":{"id":4617,"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0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5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3.4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Ravdi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puh821sn","properties":{"formattedCitation":"{\\rtf \\super 110\\nosupersub{}}","plainCitation":"110"},"citationItems":[{"id":3890,"uris":["http://zotero.org/users/1562642/items/KE2X48AQ"],"uri":["http://zotero.org/users/1562642/items/KE2X48AQ"],"itemData":{"id":389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44.4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38.8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6.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Register-</w:t>
            </w:r>
            <w:proofErr w:type="spellStart"/>
            <w:r w:rsidRPr="00B9712B">
              <w:rPr>
                <w:rFonts w:ascii="Arial" w:eastAsia="Calibri" w:hAnsi="Arial" w:cs="Arial"/>
                <w:sz w:val="20"/>
                <w:szCs w:val="20"/>
              </w:rPr>
              <w:t>Mihalik</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jgu0g9moj","properties":{"formattedCitation":"{\\rtf \\super 111\\nosupersub{}}","plainCitation":"111"},"citationItems":[{"id":62,"uris":["http://zotero.org/users/1562642/items/6SJM2BRW"],"uri":["http://zotero.org/users/1562642/items/6SJM2BRW"],"itemData":{"id":6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4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1.0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Resch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kic5ac7i","properties":{"formattedCitation":"{\\rtf \\super 112\\nosupersub{}}","plainCitation":"112"},"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rish, 5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S or Canada, 5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Rieg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n642ig49o","properties":{"formattedCitation":"{\\rtf \\super 113\\nosupersub{}}","plainCitation":"113"},"citationItems":[{"id":3898,"uris":["http://zotero.org/users/1562642/items/UNTNVTT4"],"uri":["http://zotero.org/users/1562642/items/UNTNVTT4"],"itemData":{"id":3898,"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6.8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5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4.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2.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ulti-ethnic, 2.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 American, 1.45</w:t>
            </w:r>
          </w:p>
        </w:tc>
      </w:tr>
      <w:tr w:rsidR="00A06B35" w:rsidRPr="00B9712B" w:rsidTr="00013B78">
        <w:trPr>
          <w:trHeight w:val="300"/>
        </w:trPr>
        <w:tc>
          <w:tcPr>
            <w:tcW w:w="2515" w:type="dxa"/>
            <w:noWrap/>
            <w:vAlign w:val="center"/>
            <w:hideMark/>
          </w:tcPr>
          <w:p w:rsidR="00A06B35" w:rsidRPr="00B9712B" w:rsidRDefault="00A06B35" w:rsidP="003050FA">
            <w:pPr>
              <w:rPr>
                <w:rFonts w:ascii="Arial" w:eastAsia="Calibri" w:hAnsi="Arial" w:cs="Arial"/>
                <w:sz w:val="20"/>
                <w:szCs w:val="20"/>
              </w:rPr>
            </w:pPr>
            <w:proofErr w:type="spellStart"/>
            <w:r w:rsidRPr="00B9712B">
              <w:rPr>
                <w:rFonts w:ascii="Arial" w:eastAsia="Calibri" w:hAnsi="Arial" w:cs="Arial"/>
                <w:sz w:val="20"/>
                <w:szCs w:val="20"/>
              </w:rPr>
              <w:t>Ruocco</w:t>
            </w:r>
            <w:proofErr w:type="spellEnd"/>
            <w:r w:rsidRPr="00B9712B">
              <w:rPr>
                <w:rFonts w:ascii="Arial" w:eastAsia="Calibri" w:hAnsi="Arial" w:cs="Arial"/>
                <w:sz w:val="20"/>
                <w:szCs w:val="20"/>
              </w:rPr>
              <w:t xml:space="preserve"> &amp; Swirsky-Sacchetti</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14kmkq78a","properties":{"formattedCitation":"{\\rtf \\super 114\\nosupersub{}}","plainCitation":"114"},"citationItems":[{"id":4592,"uris":["http://zotero.org/users/1562642/items/FVH85PHX"],"uri":["http://zotero.org/users/1562642/items/FVH85PHX"],"itemData":{"id":4592,"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6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6.9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9.3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8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0.62</w:t>
            </w:r>
          </w:p>
        </w:tc>
      </w:tr>
      <w:tr w:rsidR="00A06B35" w:rsidRPr="00B9712B" w:rsidTr="00013B78">
        <w:trPr>
          <w:trHeight w:val="300"/>
        </w:trPr>
        <w:tc>
          <w:tcPr>
            <w:tcW w:w="2515" w:type="dxa"/>
            <w:noWrap/>
            <w:vAlign w:val="center"/>
            <w:hideMark/>
          </w:tcPr>
          <w:p w:rsidR="00A06B35" w:rsidRPr="00B9712B" w:rsidRDefault="003050FA" w:rsidP="005908B6">
            <w:pPr>
              <w:rPr>
                <w:rFonts w:ascii="Arial" w:eastAsia="Calibri" w:hAnsi="Arial" w:cs="Arial"/>
                <w:sz w:val="20"/>
                <w:szCs w:val="20"/>
              </w:rPr>
            </w:pPr>
            <w:r>
              <w:rPr>
                <w:rFonts w:ascii="Arial" w:eastAsia="Calibri" w:hAnsi="Arial" w:cs="Arial"/>
                <w:sz w:val="20"/>
                <w:szCs w:val="20"/>
              </w:rPr>
              <w:t>Schatz &amp; Maerlender</w:t>
            </w:r>
            <w:r w:rsidR="00A06B35"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a3vjn9bnt","properties":{"formattedCitation":"{\\rtf \\super 115\\nosupersub{}}","plainCitation":"115"},"citationItems":[{"id":3874,"uris":["http://zotero.org/users/1562642/items/A7FBZQ9G"],"uri":["http://zotero.org/users/1562642/items/A7FBZQ9G"],"itemData":{"id":3874,"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00A06B35"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5</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191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ited States, 100</w:t>
            </w:r>
          </w:p>
        </w:tc>
      </w:tr>
      <w:tr w:rsidR="00A06B35" w:rsidRPr="00B9712B" w:rsidTr="00013B78">
        <w:trPr>
          <w:trHeight w:val="300"/>
        </w:trPr>
        <w:tc>
          <w:tcPr>
            <w:tcW w:w="2515" w:type="dxa"/>
            <w:noWrap/>
            <w:vAlign w:val="center"/>
            <w:hideMark/>
          </w:tcPr>
          <w:p w:rsidR="00A06B35" w:rsidRPr="00B9712B" w:rsidRDefault="003050FA" w:rsidP="005908B6">
            <w:pPr>
              <w:rPr>
                <w:rFonts w:ascii="Arial" w:eastAsia="Calibri" w:hAnsi="Arial" w:cs="Arial"/>
                <w:sz w:val="20"/>
                <w:szCs w:val="20"/>
              </w:rPr>
            </w:pPr>
            <w:r>
              <w:rPr>
                <w:rFonts w:ascii="Arial" w:eastAsia="Calibri" w:hAnsi="Arial" w:cs="Arial"/>
                <w:sz w:val="20"/>
                <w:szCs w:val="20"/>
              </w:rPr>
              <w:t>Schatz &amp; Sandel</w:t>
            </w:r>
            <w:r w:rsidR="00A06B35"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u076noo0c","properties":{"formattedCitation":"{\\rtf \\super 116\\nosupersub{}}","plainCitation":"116"},"citationItems":[{"id":4578,"uris":["http://zotero.org/users/1562642/items/4IQUXXAF"],"uri":["http://zotero.org/users/1562642/items/4IQUXXAF"],"itemData":{"id":4578,"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00A06B35"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6</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3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ited States, 100</w:t>
            </w:r>
          </w:p>
        </w:tc>
      </w:tr>
      <w:tr w:rsidR="00A06B35" w:rsidRPr="00B9712B" w:rsidTr="00013B78">
        <w:trPr>
          <w:trHeight w:val="300"/>
        </w:trPr>
        <w:tc>
          <w:tcPr>
            <w:tcW w:w="2515" w:type="dxa"/>
            <w:noWrap/>
            <w:vAlign w:val="center"/>
            <w:hideMark/>
          </w:tcPr>
          <w:p w:rsidR="00A06B35" w:rsidRPr="00B9712B" w:rsidRDefault="00A06B35" w:rsidP="003050FA">
            <w:pPr>
              <w:rPr>
                <w:rFonts w:ascii="Arial" w:eastAsia="Calibri" w:hAnsi="Arial" w:cs="Arial"/>
                <w:sz w:val="20"/>
                <w:szCs w:val="20"/>
              </w:rPr>
            </w:pPr>
            <w:r w:rsidRPr="00B9712B">
              <w:rPr>
                <w:rFonts w:ascii="Arial" w:eastAsia="Calibri" w:hAnsi="Arial" w:cs="Arial"/>
                <w:sz w:val="20"/>
                <w:szCs w:val="20"/>
              </w:rPr>
              <w:t>Schnabel &amp; Kydd</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uct4j1fa","properties":{"formattedCitation":"{\\rtf \\super 117\\nosupersub{}}","plainCitation":"117"},"citationItems":[{"id":191,"uris":["http://zotero.org/users/1562642/items/QFK7V8BB"],"uri":["http://zotero.org/users/1562642/items/QFK7V8BB"],"itemData":{"id":191,"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4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ori, 1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6.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5.4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chroed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013o0u6tu","properties":{"formattedCitation":"{\\rtf \\super 118\\nosupersub{}}","plainCitation":"118"},"citationItems":[{"id":4091,"uris":["http://zotero.org/users/1562642/items/626CUV3W"],"uri":["http://zotero.org/users/1562642/items/626CUV3W"],"itemData":{"id":4091,"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9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9.1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7.6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5.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Latino, 5.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iracial, 2.2</w:t>
            </w:r>
          </w:p>
        </w:tc>
      </w:tr>
      <w:tr w:rsidR="00A06B35" w:rsidRPr="00B9712B" w:rsidTr="00013B78">
        <w:trPr>
          <w:trHeight w:val="300"/>
        </w:trPr>
        <w:tc>
          <w:tcPr>
            <w:tcW w:w="2515" w:type="dxa"/>
            <w:noWrap/>
            <w:vAlign w:val="center"/>
            <w:hideMark/>
          </w:tcPr>
          <w:p w:rsidR="00A06B35" w:rsidRPr="00B9712B" w:rsidRDefault="003050FA" w:rsidP="003050FA">
            <w:pPr>
              <w:rPr>
                <w:rFonts w:ascii="Arial" w:eastAsia="Calibri" w:hAnsi="Arial" w:cs="Arial"/>
                <w:sz w:val="20"/>
                <w:szCs w:val="20"/>
              </w:rPr>
            </w:pPr>
            <w:proofErr w:type="spellStart"/>
            <w:r>
              <w:rPr>
                <w:rFonts w:ascii="Arial" w:eastAsia="Calibri" w:hAnsi="Arial" w:cs="Arial"/>
                <w:sz w:val="20"/>
                <w:szCs w:val="20"/>
              </w:rPr>
              <w:t>Shandera-Ochsner</w:t>
            </w:r>
            <w:proofErr w:type="spellEnd"/>
            <w:r>
              <w:rPr>
                <w:rFonts w:ascii="Arial" w:eastAsia="Calibri" w:hAnsi="Arial" w:cs="Arial"/>
                <w:sz w:val="20"/>
                <w:szCs w:val="20"/>
              </w:rPr>
              <w:t xml:space="preserve"> et al</w:t>
            </w:r>
            <w:r w:rsidR="00A06B35"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itjr97k6r","properties":{"formattedCitation":"{\\rtf \\super 119\\nosupersub{}}","plainCitation":"119"},"citationItems":[{"id":4569,"uris":["http://zotero.org/users/1562642/items/6SDMG94F"],"uri":["http://zotero.org/users/1562642/items/6SDMG94F"],"itemData":{"id":4569,"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sidR="00A06B35"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19</w:t>
            </w:r>
            <w:r w:rsidR="00A06B35"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85.1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2.3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4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Edward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7rpfkujc","properties":{"formattedCitation":"{\\rtf \\super 120\\nosupersub{}}","plainCitation":"120"},"citationItems":[{"id":4562,"uris":["http://zotero.org/users/1562642/items/QANVMIVS"],"uri":["http://zotero.org/users/1562642/items/QANVMIVS"],"itemData":{"id":4562,"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5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outh Afric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Edward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63hs20bof","properties":{"formattedCitation":"{\\rtf \\super 121\\nosupersub{}}","plainCitation":"121"},"citationItems":[{"id":187,"uris":["http://zotero.org/users/1562642/items/5GJFEXWH"],"uri":["http://zotero.org/users/1562642/items/5GJFEXWH"],"itemData":{"id":187,"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8</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South Afric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1.1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Zimbabwean, 8.8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huttleworth</w:t>
            </w:r>
            <w:proofErr w:type="spellEnd"/>
            <w:r w:rsidRPr="00B9712B">
              <w:rPr>
                <w:rFonts w:ascii="Arial" w:eastAsia="Calibri" w:hAnsi="Arial" w:cs="Arial"/>
                <w:sz w:val="20"/>
                <w:szCs w:val="20"/>
              </w:rPr>
              <w:t>-Edward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nrjnd2u65","properties":{"formattedCitation":"{\\rtf \\super 122\\nosupersub{}}","plainCitation":"122"},"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Multiple countries</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125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10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ited States, 85.6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outh African, 14.3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Silverberg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4250bbjja","properties":{"formattedCitation":"{\\rtf \\super 123\\nosupersub{}}","plainCitation":"123"},"citationItems":[{"id":3889,"uris":["http://zotero.org/users/1562642/items/FQVFQ7EU"],"uri":["http://zotero.org/users/1562642/items/FQVFQ7EU"],"itemData":{"id":3889,"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ima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mtqshshab","properties":{"formattedCitation":"{\\rtf \\super 124\\nosupersub{}}","plainCitation":"124"},"citationItems":[{"id":4560,"uris":["http://zotero.org/users/1562642/items/U7E369WI"],"uri":["http://zotero.org/users/1562642/items/U7E369WI"],"itemData":{"id":4560,"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n-Black, 60.5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oble</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5mc8clt5v","properties":{"formattedCitation":"{\\rtf \\super 125\\nosupersub{}}","plainCitation":"125"},"citationItems":[{"id":183,"uris":["http://zotero.org/users/1562642/items/5X7NJZJH"],"uri":["http://zotero.org/users/1562642/items/5X7NJZJH"],"itemData":{"id":183,"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2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91.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or Latino, 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0.8</w:t>
            </w:r>
          </w:p>
        </w:tc>
      </w:tr>
      <w:tr w:rsidR="00A06B35" w:rsidRPr="00B9712B" w:rsidTr="00013B78">
        <w:trPr>
          <w:trHeight w:val="300"/>
        </w:trPr>
        <w:tc>
          <w:tcPr>
            <w:tcW w:w="2515" w:type="dxa"/>
            <w:noWrap/>
            <w:vAlign w:val="center"/>
            <w:hideMark/>
          </w:tcPr>
          <w:p w:rsidR="00A06B35" w:rsidRPr="00B9712B" w:rsidRDefault="00A06B35" w:rsidP="003050FA">
            <w:pPr>
              <w:rPr>
                <w:rFonts w:ascii="Arial" w:eastAsia="Calibri" w:hAnsi="Arial" w:cs="Arial"/>
                <w:sz w:val="20"/>
                <w:szCs w:val="20"/>
              </w:rPr>
            </w:pPr>
            <w:proofErr w:type="spellStart"/>
            <w:r w:rsidRPr="00B9712B">
              <w:rPr>
                <w:rFonts w:ascii="Arial" w:eastAsia="Calibri" w:hAnsi="Arial" w:cs="Arial"/>
                <w:sz w:val="20"/>
                <w:szCs w:val="20"/>
              </w:rPr>
              <w:t>Sponhei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0pjh0jg51","properties":{"formattedCitation":"{\\rtf \\super 126\\nosupersub{}}","plainCitation":"126"},"citationItems":[{"id":177,"uris":["http://zotero.org/users/1562642/items/NWMDJRJQ"],"uri":["http://zotero.org/users/1562642/items/NWMDJRJQ"],"itemData":{"id":177,"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1</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tam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tvj5e6hto","properties":{"formattedCitation":"{\\rtf \\super 127\\nosupersub{}}","plainCitation":"127"},"citationItems":[{"id":3980,"uris":["http://zotero.org/users/1562642/items/H3TUJEMV"],"uri":["http://zotero.org/users/1562642/items/H3TUJEMV"],"itemData":{"id":3980,"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2.8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trai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qpked1pe5","properties":{"formattedCitation":"{\\rtf \\super 128\\nosupersub{}}","plainCitation":"128"},"citationItems":[{"id":172,"uris":["http://zotero.org/users/1562642/items/EXZ6KTTP"],"uri":["http://zotero.org/users/1562642/items/EXZ6KTTP"],"itemData":{"id":172,"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8.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8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traume-Næshei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nr212mnoj","properties":{"formattedCitation":"{\\rtf \\super 129\\nosupersub{}}","plainCitation":"129"},"citationItems":[{"id":93,"uris":["http://zotero.org/users/1562642/items/3MU624I2"],"uri":["http://zotero.org/users/1562642/items/3MU624I2"],"itemData":{"id":93,"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2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55</w:t>
            </w:r>
          </w:p>
        </w:tc>
        <w:tc>
          <w:tcPr>
            <w:tcW w:w="3420"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Norweigan</w:t>
            </w:r>
            <w:proofErr w:type="spellEnd"/>
            <w:r w:rsidRPr="00B9712B">
              <w:rPr>
                <w:rFonts w:ascii="Arial" w:eastAsia="Calibri" w:hAnsi="Arial" w:cs="Arial"/>
                <w:sz w:val="20"/>
                <w:szCs w:val="20"/>
              </w:rPr>
              <w:t xml:space="preserve"> or Scandinavian, 69.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traume-Næshei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9g8khcldk","properties":{"formattedCitation":"{\\rtf \\super 130\\nosupersub{}}","plainCitation":"130"},"citationItems":[{"id":95,"uris":["http://zotero.org/users/1562642/items/IN3XNSJ2"],"uri":["http://zotero.org/users/1562642/items/IN3XNSJ2"],"itemData":{"id":95,"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orway</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3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rway, 83.1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European, 9.0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candinavian, 8.1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Such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k6d3h100k","properties":{"formattedCitation":"{\\rtf \\super 131\\nosupersub{}}","plainCitation":"131"},"citationItems":[{"id":4543,"uris":["http://zotero.org/users/1562642/items/T5Q8XRZP"],"uri":["http://zotero.org/users/1562642/items/T5Q8XRZP"],"itemData":{"id":4543,"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on-Caucasian, 18.4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ay</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909onh9ck","properties":{"formattedCitation":"{\\rtf \\super 132\\nosupersub{}}","plainCitation":"132"},"citationItems":[{"id":4239,"uris":["http://zotero.org/users/1562642/items/8IIVBPKX"],"uri":["http://zotero.org/users/1562642/items/8IIVBPKX"],"itemData":{"id":4239,"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Singapore</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hinese, 78.9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ndian, 13.1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lay, 5.2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6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Taylo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o12e42fpr","properties":{"formattedCitation":"{\\rtf \\super 133\\nosupersub{}}","plainCitation":"133"},"citationItems":[{"id":4532,"uris":["http://zotero.org/users/1562642/items/8FHJ88SG"],"uri":["http://zotero.org/users/1562642/items/8FHJ88SG"],"itemData":{"id":4532,"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0</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85</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8.7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Teel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49t8drc1f","properties":{"formattedCitation":"{\\rtf \\super 134\\nosupersub{}}","plainCitation":"134"},"citationItems":[{"id":49,"uris":["http://zotero.org/users/1562642/items/TRXPGT8H"],"uri":["http://zotero.org/users/1562642/items/TRXPGT8H"],"itemData":{"id":49,"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5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6.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28.2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Terry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62ciqi0ql","properties":{"formattedCitation":"{\\rtf \\super 135\\nosupersub{}}","plainCitation":"135"},"citationItems":[{"id":4528,"uris":["http://zotero.org/users/1562642/items/TPUPEAGB"],"uri":["http://zotero.org/users/1562642/items/TPUPEAGB"],"itemData":{"id":4528,"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non-Latino), 87.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Latino, 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American, 2.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hal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qe2j6kaug","properties":{"formattedCitation":"{\\rtf \\super 136\\nosupersub{}}","plainCitation":"136"},"citationItems":[{"id":161,"uris":["http://zotero.org/users/1562642/items/N8DRDI55"],"uri":["http://zotero.org/users/1562642/items/N8DRDI55"],"itemData":{"id":161,"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8</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5.3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5.3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1.5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7.6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dh1ea1jot","properties":{"formattedCitation":"{\\rtf \\super 137\\nosupersub{}}","plainCitation":"137"},"citationItems":[{"id":3952,"uris":["http://zotero.org/users/1562642/items/2E9PMR4M"],"uri":["http://zotero.org/users/1562642/items/2E9PMR4M"],"itemData":{"id":3952,"type":"article-journal","title":"Enzogenol for cognitive functioning in traumatic brain injury: A pilot placebo</w:instrText>
            </w:r>
            <w:r w:rsidR="005908B6">
              <w:rPr>
                <w:rFonts w:ascii="Cambria Math" w:eastAsia="Calibri" w:hAnsi="Cambria Math" w:cs="Cambria Math"/>
                <w:sz w:val="20"/>
                <w:szCs w:val="20"/>
              </w:rPr>
              <w:instrText>‐</w:instrText>
            </w:r>
            <w:r w:rsidR="005908B6">
              <w:rPr>
                <w:rFonts w:ascii="Arial" w:eastAsia="Calibri" w:hAnsi="Arial" w:cs="Arial"/>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w Zealand European, 76.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ori, 23.33</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p32hor84r","properties":{"formattedCitation":"{\\rtf \\super 138\\nosupersub{}}","plainCitation":"138"},"citationItems":[{"id":48,"uris":["http://zotero.org/users/1562642/items/RMBJ693Z"],"uri":["http://zotero.org/users/1562642/items/RMBJ693Z"],"itemData":{"id":48,"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4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66.2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ori, 28.1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2.6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2.6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0.2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lnd8k4el1","properties":{"formattedCitation":"{\\rtf \\super 139\\nosupersub{}}","plainCitation":"139"},"citationItems":[{"id":160,"uris":["http://zotero.org/users/1562642/items/TWBVHZZI"],"uri":["http://zotero.org/users/1562642/items/TWBVHZZI"],"itemData":{"id":160,"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3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4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w Zealand European, 6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ori, 33.2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3.4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headom</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r4o0rbfu","properties":{"formattedCitation":"{\\rtf \\super 140\\nosupersub{}}","plainCitation":"140"},"citationItems":[{"id":159,"uris":["http://zotero.org/users/1562642/items/48I3FP33"],"uri":["http://zotero.org/users/1562642/items/48I3FP33"],"itemData":{"id":159,"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New Zea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4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ew Zealand European, 78.1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Trontel</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4q2jpt18h","properties":{"formattedCitation":"{\\rtf \\super 141\\nosupersub{}}","plainCitation":"141"},"citationItems":[{"id":151,"uris":["http://zotero.org/users/1562642/items/6CS84G4S"],"uri":["http://zotero.org/users/1562642/items/6CS84G4S"],"itemData":{"id":151,"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9</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1.8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4.0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merican Indian, 4.08</w:t>
            </w:r>
          </w:p>
        </w:tc>
      </w:tr>
      <w:tr w:rsidR="00A06B35" w:rsidRPr="00B9712B" w:rsidTr="00013B78">
        <w:trPr>
          <w:trHeight w:val="300"/>
        </w:trPr>
        <w:tc>
          <w:tcPr>
            <w:tcW w:w="2515" w:type="dxa"/>
            <w:noWrap/>
            <w:vAlign w:val="center"/>
            <w:hideMark/>
          </w:tcPr>
          <w:p w:rsidR="00A06B35" w:rsidRPr="00B9712B" w:rsidRDefault="00A06B35" w:rsidP="003050FA">
            <w:pPr>
              <w:rPr>
                <w:rFonts w:ascii="Arial" w:eastAsia="Calibri" w:hAnsi="Arial" w:cs="Arial"/>
                <w:sz w:val="20"/>
                <w:szCs w:val="20"/>
              </w:rPr>
            </w:pPr>
            <w:r w:rsidRPr="00B9712B">
              <w:rPr>
                <w:rFonts w:ascii="Arial" w:eastAsia="Calibri" w:hAnsi="Arial" w:cs="Arial"/>
                <w:sz w:val="20"/>
                <w:szCs w:val="20"/>
              </w:rPr>
              <w:t>Tsushima &amp; Siu</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m1qiprapi","properties":{"formattedCitation":"{\\rtf \\super 142\\nosupersub{}}","plainCitation":"142"},"citationItems":[{"id":86,"uris":["http://zotero.org/users/1562642/items/7GD9BX89"],"uri":["http://zotero.org/users/1562642/items/7GD9BX89"],"itemData":{"id":86,"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4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racial background, 43.3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Native Hawaiian or Pacific</w:t>
            </w:r>
            <w:r w:rsidRPr="00B9712B">
              <w:rPr>
                <w:rFonts w:ascii="Arial" w:eastAsia="Calibri" w:hAnsi="Arial" w:cs="Arial"/>
                <w:sz w:val="20"/>
                <w:szCs w:val="20"/>
              </w:rPr>
              <w:br/>
              <w:t>Islander, 34.0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11.7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4.8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Unreported, 3.6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0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2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or Alaskan</w:t>
            </w:r>
            <w:r w:rsidRPr="00B9712B">
              <w:rPr>
                <w:rFonts w:ascii="Arial" w:eastAsia="Calibri" w:hAnsi="Arial" w:cs="Arial"/>
                <w:sz w:val="20"/>
                <w:szCs w:val="20"/>
              </w:rPr>
              <w:br/>
              <w:t>Native, 0.4</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Tsushima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nj1bmnv7c","properties":{"formattedCitation":"{\\rtf \\super 143\\nosupersub{}}","plainCitation":"143"},"citationItems":[{"id":4516,"uris":["http://zotero.org/users/1562642/items/PNM7DV8K"],"uri":["http://zotero.org/users/1562642/items/PNM7DV8K"],"itemData":{"id":4516,"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3</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5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ethnicities, 43.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31.3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5.6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acific Islander, 9.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Van Patten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tvroepje","properties":{"formattedCitation":"{\\rtf \\super 144\\nosupersub{}}","plainCitation":"144"},"citationItems":[{"id":145,"uris":["http://zotero.org/users/1562642/items/WSMZGBB3"],"uri":["http://zotero.org/users/1562642/items/WSMZGBB3"],"itemData":{"id":145,"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5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6</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anderploeg</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pvkgs14o0","properties":{"formattedCitation":"{\\rtf \\super 145\\nosupersub{}}","plainCitation":"145"},"citationItems":[{"id":3958,"uris":["http://zotero.org/users/1562642/items/A8JNGKID"],"uri":["http://zotero.org/users/1562642/items/A8JNGKID"],"itemData":{"id":3958,"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9</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82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nority, 19.2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anderploeg</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qs464c0fd","properties":{"formattedCitation":"{\\rtf \\super 146\\nosupersub{}}","plainCitation":"146"},"citationItems":[{"id":4511,"uris":["http://zotero.org/users/1562642/items/25UHBX2T"],"uri":["http://zotero.org/users/1562642/items/25UHBX2T"],"itemData":{"id":4511,"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832</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1.3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12.1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4.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85</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asterling</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6l4ubtms9","properties":{"formattedCitation":"{\\rtf \\super 147\\nosupersub{}}","plainCitation":"147"},"citationItems":[{"id":142,"uris":["http://zotero.org/users/1562642/items/ZTSSXBJX"],"uri":["http://zotero.org/users/1562642/items/ZTSSXBJX"],"itemData":{"id":142,"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7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Ethnic Minority, 42.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eeramuthu</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6hbcj5r6q","properties":{"formattedCitation":"{\\rtf \\super 148\\nosupersub{}}","plainCitation":"148"},"citationItems":[{"id":4161,"uris":["http://zotero.org/users/1562642/items/UPJUB4CC"],"uri":["http://zotero.org/users/1562642/items/UPJUB4CC"],"itemData":{"id":4161,"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alay, 57.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Indian, 28.5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hinese, 14.29</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eeramuthu</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fliff40ne","properties":{"formattedCitation":"{\\rtf \\super 149\\nosupersub{}}","plainCitation":"149"},"citationItems":[{"id":47,"uris":["http://zotero.org/users/1562642/items/9ZPU882X"],"uri":["http://zotero.org/users/1562642/items/9ZPU882X"],"itemData":{"id":47,"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4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Malaysi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Polynesian Malay, 75.6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Vilar-López</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rib75mj4a","properties":{"formattedCitation":"{\\rtf \\super 150\\nosupersub{}}","plainCitation":"150"},"citationItems":[{"id":140,"uris":["http://zotero.org/users/1562642/items/9QFJVNV4"],"uri":["http://zotero.org/users/1562642/items/9QFJVNV4"],"itemData":{"id":140,"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07</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Spain</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1</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Spai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Wäljas</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54fgeab2m","properties":{"formattedCitation":"{\\rtf \\super 151\\nosupersub{}}","plainCitation":"151"},"citationItems":[{"id":3905,"uris":["http://zotero.org/users/1562642/items/P65Z4PDP"],"uri":["http://zotero.org/users/1562642/items/P65Z4PDP"],"itemData":{"id":3905,"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1</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Finland</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8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10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Waid</w:t>
            </w:r>
            <w:proofErr w:type="spellEnd"/>
            <w:r w:rsidRPr="00B9712B">
              <w:rPr>
                <w:rFonts w:ascii="Arial" w:eastAsia="Calibri" w:hAnsi="Arial" w:cs="Arial"/>
                <w:sz w:val="20"/>
                <w:szCs w:val="20"/>
              </w:rPr>
              <w:t>-Ebbs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km19sqpuc","properties":{"formattedCitation":"{\\rtf \\super 152\\nosupersub{}}","plainCitation":"152"},"citationItems":[{"id":141,"uris":["http://zotero.org/users/1562642/items/E5Q8ZHAV"],"uri":["http://zotero.org/users/1562642/items/E5Q8ZHAV"],"itemData":{"id":141,"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2</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8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6.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alk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c9r0q7r0i","properties":{"formattedCitation":"{\\rtf \\super 153\\nosupersub{}}","plainCitation":"153"},"citationItems":[{"id":4501,"uris":["http://zotero.org/users/1562642/items/3W7AU62N"],"uri":["http://zotero.org/users/1562642/items/3W7AU62N"],"itemData":{"id":4501,"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w:instrText>
            </w:r>
            <w:r w:rsidR="005908B6">
              <w:rPr>
                <w:rFonts w:ascii="Cambria Math" w:eastAsia="Calibri" w:hAnsi="Cambria Math" w:cs="Cambria Math"/>
                <w:sz w:val="20"/>
                <w:szCs w:val="20"/>
              </w:rPr>
              <w:instrText>₂</w:instrText>
            </w:r>
            <w:r w:rsidR="005908B6">
              <w:rPr>
                <w:rFonts w:ascii="Arial" w:eastAsia="Calibri" w:hAnsi="Arial" w:cs="Arial"/>
                <w:sz w:val="20"/>
                <w:szCs w:val="20"/>
              </w:rPr>
              <w:instrText>) is a proposed treatment but has not been rigorously studied for this condition. Objectives. In a secondary analysis, examine for possible effects on psychomotor (balance and fine motor) and cognitive performance 1 week after an HBO</w:instrText>
            </w:r>
            <w:r w:rsidR="005908B6">
              <w:rPr>
                <w:rFonts w:ascii="Cambria Math" w:eastAsia="Calibri" w:hAnsi="Cambria Math" w:cs="Cambria Math"/>
                <w:sz w:val="20"/>
                <w:szCs w:val="20"/>
              </w:rPr>
              <w:instrText>₂</w:instrText>
            </w:r>
            <w:r w:rsidR="005908B6">
              <w:rPr>
                <w:rFonts w:ascii="Arial" w:eastAsia="Calibri" w:hAnsi="Arial" w:cs="Arial"/>
                <w:sz w:val="20"/>
                <w:szCs w:val="20"/>
              </w:rPr>
              <w:instrText xml:space="preserve">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w:instrText>
            </w:r>
            <w:r w:rsidR="005908B6">
              <w:rPr>
                <w:rFonts w:ascii="Cambria Math" w:eastAsia="Calibri" w:hAnsi="Cambria Math" w:cs="Cambria Math"/>
                <w:sz w:val="20"/>
                <w:szCs w:val="20"/>
              </w:rPr>
              <w:instrText>₂</w:instrText>
            </w:r>
            <w:r w:rsidR="005908B6">
              <w:rPr>
                <w:rFonts w:ascii="Arial" w:eastAsia="Calibri" w:hAnsi="Arial" w:cs="Arial"/>
                <w:sz w:val="20"/>
                <w:szCs w:val="20"/>
              </w:rPr>
              <w:instrText xml:space="preserve">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3</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6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8.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6.6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American, 1.6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ang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qh1i2da7e","properties":{"formattedCitation":"{\\rtf \\super 154\\nosupersub{}}","plainCitation":"154"},"citationItems":[{"id":46,"uris":["http://zotero.org/users/1562642/items/U7PWK7I6"],"uri":["http://zotero.org/users/1562642/items/U7PWK7I6"],"itemData":{"id":46,"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4</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7</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72.97</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24.32</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2.7</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sid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1rp4h71rsu","properties":{"formattedCitation":"{\\rtf \\super 155\\nosupersub{}}","plainCitation":"155"},"citationItems":[{"id":136,"uris":["http://zotero.org/users/1562642/items/BI3KGKR7"],"uri":["http://zotero.org/users/1562642/items/BI3KGKR7"],"itemData":{"id":136,"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5</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5</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22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95.98</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Willeumier</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jvhji9bom","properties":{"formattedCitation":"{\\rtf \\super 156\\nosupersub{}}","plainCitation":"156"},"citationItems":[{"id":3594,"uris":["http://zotero.org/users/1562642/items/39RFVFE2"],"uri":["http://zotero.org/users/1562642/items/39RFVFE2"],"itemData":{"id":3594,"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6</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2</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ixed or multiple, 6</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inkler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b92jgnrj7","properties":{"formattedCitation":"{\\rtf \\super 157\\nosupersub{}}","plainCitation":"157"},"citationItems":[{"id":134,"uris":["http://zotero.org/users/1562642/items/7J9MTN5W"],"uri":["http://zotero.org/users/1562642/items/7J9MTN5W"],"itemData":{"id":134,"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7</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0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70</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4</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Multiracial, 9</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sian, 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merican Indian or Alaskan</w:t>
            </w:r>
            <w:r w:rsidRPr="00B9712B">
              <w:rPr>
                <w:rFonts w:ascii="Arial" w:eastAsia="Calibri" w:hAnsi="Arial" w:cs="Arial"/>
                <w:sz w:val="20"/>
                <w:szCs w:val="20"/>
              </w:rPr>
              <w:br/>
              <w:t>Native, 1</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Native Hawaiian or Pacific</w:t>
            </w:r>
            <w:r w:rsidRPr="00B9712B">
              <w:rPr>
                <w:rFonts w:ascii="Arial" w:eastAsia="Calibri" w:hAnsi="Arial" w:cs="Arial"/>
                <w:sz w:val="20"/>
                <w:szCs w:val="20"/>
              </w:rPr>
              <w:br/>
              <w:t>Islander, 1</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lastRenderedPageBreak/>
              <w:t>Wisdom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2kgak61iqr","properties":{"formattedCitation":"{\\rtf \\super 158\\nosupersub{}}","plainCitation":"158"},"citationItems":[{"id":4496,"uris":["http://zotero.org/users/1562642/items/882B33ZQ"],"uri":["http://zotero.org/users/1562642/items/882B33ZQ"],"itemData":{"id":4496,"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8</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134</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60.4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Hispanic, 20.1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14.18</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5.22</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right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4l33h6rqo","properties":{"formattedCitation":"{\\rtf \\super 159\\nosupersub{}}","plainCitation":"159"},"citationItems":[{"id":3910,"uris":["http://zotero.org/users/1562642/items/FH6FTA38"],"uri":["http://zotero.org/users/1562642/items/FH6FTA38"],"itemData":{"id":3910,"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59</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6</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4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Caucasian, 57.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African-American, 32.5</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Other, 10</w:t>
            </w:r>
          </w:p>
        </w:tc>
      </w:tr>
      <w:tr w:rsidR="00A06B35" w:rsidRPr="00B9712B" w:rsidTr="00013B78">
        <w:trPr>
          <w:trHeight w:val="300"/>
        </w:trPr>
        <w:tc>
          <w:tcPr>
            <w:tcW w:w="2515" w:type="dxa"/>
            <w:noWrap/>
            <w:vAlign w:val="center"/>
            <w:hideMark/>
          </w:tcPr>
          <w:p w:rsidR="00A06B35" w:rsidRPr="00B9712B" w:rsidRDefault="00A06B35" w:rsidP="005908B6">
            <w:pPr>
              <w:rPr>
                <w:rFonts w:ascii="Arial" w:eastAsia="Calibri" w:hAnsi="Arial" w:cs="Arial"/>
                <w:sz w:val="20"/>
                <w:szCs w:val="20"/>
              </w:rPr>
            </w:pPr>
            <w:proofErr w:type="spellStart"/>
            <w:r w:rsidRPr="00B9712B">
              <w:rPr>
                <w:rFonts w:ascii="Arial" w:eastAsia="Calibri" w:hAnsi="Arial" w:cs="Arial"/>
                <w:sz w:val="20"/>
                <w:szCs w:val="20"/>
              </w:rPr>
              <w:t>Zollman</w:t>
            </w:r>
            <w:proofErr w:type="spellEnd"/>
            <w:r w:rsidRPr="00B9712B">
              <w:rPr>
                <w:rFonts w:ascii="Arial" w:eastAsia="Calibri" w:hAnsi="Arial" w:cs="Arial"/>
                <w:sz w:val="20"/>
                <w:szCs w:val="20"/>
              </w:rPr>
              <w:t xml:space="preserve"> et al</w:t>
            </w:r>
            <w:r w:rsidRPr="00B9712B">
              <w:rPr>
                <w:rFonts w:ascii="Arial" w:eastAsia="Calibri" w:hAnsi="Arial" w:cs="Arial"/>
                <w:sz w:val="20"/>
                <w:szCs w:val="20"/>
              </w:rPr>
              <w:fldChar w:fldCharType="begin"/>
            </w:r>
            <w:r w:rsidR="005908B6">
              <w:rPr>
                <w:rFonts w:ascii="Arial" w:eastAsia="Calibri" w:hAnsi="Arial" w:cs="Arial"/>
                <w:sz w:val="20"/>
                <w:szCs w:val="20"/>
              </w:rPr>
              <w:instrText xml:space="preserve"> ADDIN ZOTERO_ITEM CSL_CITATION {"citationID":"ah4s9akjki","properties":{"formattedCitation":"{\\rtf \\super 160\\nosupersub{}}","plainCitation":"160"},"citationItems":[{"id":3718,"uris":["http://zotero.org/users/1562642/items/DKVE5WM4"],"uri":["http://zotero.org/users/1562642/items/DKVE5WM4"],"itemData":{"id":3718,"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sidRPr="00B9712B">
              <w:rPr>
                <w:rFonts w:ascii="Arial" w:eastAsia="Calibri" w:hAnsi="Arial" w:cs="Arial"/>
                <w:sz w:val="20"/>
                <w:szCs w:val="20"/>
              </w:rPr>
              <w:fldChar w:fldCharType="separate"/>
            </w:r>
            <w:r w:rsidR="005908B6" w:rsidRPr="005908B6">
              <w:rPr>
                <w:rFonts w:ascii="Arial" w:hAnsi="Arial" w:cs="Arial"/>
                <w:sz w:val="20"/>
                <w:szCs w:val="24"/>
                <w:vertAlign w:val="superscript"/>
              </w:rPr>
              <w:t>160</w:t>
            </w:r>
            <w:r w:rsidRPr="00B9712B">
              <w:rPr>
                <w:rFonts w:ascii="Arial" w:eastAsia="Calibri" w:hAnsi="Arial" w:cs="Arial"/>
                <w:sz w:val="20"/>
                <w:szCs w:val="20"/>
              </w:rPr>
              <w:fldChar w:fldCharType="end"/>
            </w:r>
          </w:p>
        </w:tc>
        <w:tc>
          <w:tcPr>
            <w:tcW w:w="81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2014</w:t>
            </w:r>
          </w:p>
        </w:tc>
        <w:tc>
          <w:tcPr>
            <w:tcW w:w="1350" w:type="dxa"/>
            <w:vAlign w:val="center"/>
          </w:tcPr>
          <w:p w:rsidR="00A06B35" w:rsidRPr="00B9712B" w:rsidRDefault="00A06B35" w:rsidP="005908B6">
            <w:pPr>
              <w:jc w:val="center"/>
              <w:rPr>
                <w:rFonts w:ascii="Arial" w:eastAsia="Calibri" w:hAnsi="Arial" w:cs="Arial"/>
                <w:color w:val="000000"/>
                <w:sz w:val="20"/>
                <w:szCs w:val="20"/>
              </w:rPr>
            </w:pPr>
            <w:r w:rsidRPr="00B9712B">
              <w:rPr>
                <w:rFonts w:ascii="Arial" w:eastAsia="Calibri" w:hAnsi="Arial" w:cs="Arial"/>
                <w:color w:val="000000"/>
                <w:sz w:val="20"/>
                <w:szCs w:val="20"/>
              </w:rPr>
              <w:t>USA</w:t>
            </w:r>
          </w:p>
        </w:tc>
        <w:tc>
          <w:tcPr>
            <w:tcW w:w="1350" w:type="dxa"/>
            <w:noWrap/>
            <w:vAlign w:val="center"/>
            <w:hideMark/>
          </w:tcPr>
          <w:p w:rsidR="00A06B35" w:rsidRPr="00B9712B" w:rsidRDefault="00A06B35" w:rsidP="005908B6">
            <w:pPr>
              <w:jc w:val="center"/>
              <w:rPr>
                <w:rFonts w:ascii="Arial" w:eastAsia="Calibri" w:hAnsi="Arial" w:cs="Arial"/>
                <w:sz w:val="20"/>
                <w:szCs w:val="20"/>
              </w:rPr>
            </w:pPr>
            <w:r w:rsidRPr="00B9712B">
              <w:rPr>
                <w:rFonts w:ascii="Arial" w:eastAsia="Calibri" w:hAnsi="Arial" w:cs="Arial"/>
                <w:sz w:val="20"/>
                <w:szCs w:val="20"/>
              </w:rPr>
              <w:t>300</w:t>
            </w:r>
          </w:p>
        </w:tc>
        <w:tc>
          <w:tcPr>
            <w:tcW w:w="3420" w:type="dxa"/>
            <w:noWrap/>
            <w:vAlign w:val="center"/>
            <w:hideMark/>
          </w:tcPr>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Black or African American, 66.33</w:t>
            </w:r>
          </w:p>
          <w:p w:rsidR="00A06B35" w:rsidRPr="00B9712B" w:rsidRDefault="00A06B35" w:rsidP="005908B6">
            <w:pPr>
              <w:rPr>
                <w:rFonts w:ascii="Arial" w:eastAsia="Calibri" w:hAnsi="Arial" w:cs="Arial"/>
                <w:sz w:val="20"/>
                <w:szCs w:val="20"/>
              </w:rPr>
            </w:pPr>
            <w:r w:rsidRPr="00B9712B">
              <w:rPr>
                <w:rFonts w:ascii="Arial" w:eastAsia="Calibri" w:hAnsi="Arial" w:cs="Arial"/>
                <w:sz w:val="20"/>
                <w:szCs w:val="20"/>
              </w:rPr>
              <w:t>White or European American, 30</w:t>
            </w:r>
          </w:p>
        </w:tc>
      </w:tr>
      <w:tr w:rsidR="00D71D9E" w:rsidRPr="00B9712B" w:rsidTr="005908B6">
        <w:trPr>
          <w:trHeight w:val="300"/>
        </w:trPr>
        <w:tc>
          <w:tcPr>
            <w:tcW w:w="9445" w:type="dxa"/>
            <w:gridSpan w:val="5"/>
            <w:noWrap/>
            <w:vAlign w:val="center"/>
          </w:tcPr>
          <w:p w:rsidR="00D71D9E" w:rsidRPr="004E1B7B" w:rsidRDefault="00D71D9E" w:rsidP="00D71D9E">
            <w:pPr>
              <w:rPr>
                <w:rFonts w:ascii="Arial" w:eastAsia="Calibri" w:hAnsi="Arial" w:cs="Arial"/>
                <w:color w:val="000000"/>
                <w:sz w:val="20"/>
                <w:szCs w:val="20"/>
              </w:rPr>
            </w:pPr>
            <w:r w:rsidRPr="004E1B7B">
              <w:rPr>
                <w:rFonts w:ascii="Arial" w:eastAsia="Calibri" w:hAnsi="Arial" w:cs="Arial"/>
                <w:color w:val="000000"/>
                <w:sz w:val="20"/>
                <w:szCs w:val="20"/>
              </w:rPr>
              <w:t xml:space="preserve">Note: </w:t>
            </w:r>
          </w:p>
          <w:p w:rsidR="00D71D9E" w:rsidRPr="003068DD" w:rsidRDefault="00D71D9E" w:rsidP="00D71D9E">
            <w:pPr>
              <w:rPr>
                <w:rFonts w:ascii="Arial" w:eastAsia="Calibri" w:hAnsi="Arial" w:cs="Arial"/>
                <w:color w:val="000000"/>
                <w:sz w:val="16"/>
                <w:szCs w:val="20"/>
              </w:rPr>
            </w:pPr>
            <w:proofErr w:type="spellStart"/>
            <w:proofErr w:type="gramStart"/>
            <w:r w:rsidRPr="003068DD">
              <w:rPr>
                <w:rFonts w:ascii="Arial" w:eastAsia="Calibri" w:hAnsi="Arial" w:cs="Arial"/>
                <w:color w:val="000000"/>
                <w:sz w:val="16"/>
                <w:szCs w:val="20"/>
                <w:vertAlign w:val="superscript"/>
              </w:rPr>
              <w:t>a</w:t>
            </w:r>
            <w:r w:rsidRPr="003068DD">
              <w:rPr>
                <w:rFonts w:ascii="Arial" w:eastAsia="Calibri" w:hAnsi="Arial" w:cs="Arial"/>
                <w:color w:val="000000"/>
                <w:sz w:val="16"/>
                <w:szCs w:val="20"/>
              </w:rPr>
              <w:t>Country</w:t>
            </w:r>
            <w:proofErr w:type="spellEnd"/>
            <w:proofErr w:type="gramEnd"/>
            <w:r w:rsidRPr="003068DD">
              <w:rPr>
                <w:rFonts w:ascii="Arial" w:eastAsia="Calibri" w:hAnsi="Arial" w:cs="Arial"/>
                <w:color w:val="000000"/>
                <w:sz w:val="16"/>
                <w:szCs w:val="20"/>
              </w:rPr>
              <w:t xml:space="preserve"> is the country of affiliation for the authors. This does not necessarily imply that recruitment of participants occurred in this country.</w:t>
            </w:r>
          </w:p>
          <w:p w:rsidR="00D71D9E" w:rsidRPr="00B9712B" w:rsidRDefault="00D71D9E" w:rsidP="00D71D9E">
            <w:pPr>
              <w:rPr>
                <w:rFonts w:ascii="Arial" w:eastAsia="Calibri" w:hAnsi="Arial" w:cs="Arial"/>
                <w:sz w:val="20"/>
                <w:szCs w:val="20"/>
              </w:rPr>
            </w:pPr>
            <w:r w:rsidRPr="003068DD">
              <w:rPr>
                <w:rFonts w:ascii="Arial" w:eastAsia="Calibri" w:hAnsi="Arial" w:cs="Arial"/>
                <w:color w:val="000000"/>
                <w:sz w:val="16"/>
                <w:szCs w:val="20"/>
              </w:rPr>
              <w:t>USA: United States of America</w:t>
            </w:r>
          </w:p>
        </w:tc>
      </w:tr>
    </w:tbl>
    <w:p w:rsidR="00AA2EFA" w:rsidRDefault="00AA2EFA" w:rsidP="00A06B35"/>
    <w:p w:rsidR="00013B78" w:rsidRDefault="00013B78">
      <w:r>
        <w:br w:type="page"/>
      </w:r>
    </w:p>
    <w:tbl>
      <w:tblPr>
        <w:tblStyle w:val="TableGrid1"/>
        <w:tblW w:w="9355" w:type="dxa"/>
        <w:tblLayout w:type="fixed"/>
        <w:tblLook w:val="04A0" w:firstRow="1" w:lastRow="0" w:firstColumn="1" w:lastColumn="0" w:noHBand="0" w:noVBand="1"/>
      </w:tblPr>
      <w:tblGrid>
        <w:gridCol w:w="2155"/>
        <w:gridCol w:w="900"/>
        <w:gridCol w:w="1620"/>
        <w:gridCol w:w="1350"/>
        <w:gridCol w:w="3330"/>
      </w:tblGrid>
      <w:tr w:rsidR="00013B78" w:rsidRPr="00013B78" w:rsidTr="003068DD">
        <w:trPr>
          <w:trHeight w:val="300"/>
          <w:tblHeader/>
        </w:trPr>
        <w:tc>
          <w:tcPr>
            <w:tcW w:w="9355" w:type="dxa"/>
            <w:gridSpan w:val="5"/>
            <w:noWrap/>
            <w:vAlign w:val="center"/>
          </w:tcPr>
          <w:p w:rsidR="00013B78" w:rsidRPr="00013B78" w:rsidRDefault="002F452C" w:rsidP="00013B78">
            <w:pPr>
              <w:spacing w:after="160" w:line="259" w:lineRule="auto"/>
              <w:rPr>
                <w:rFonts w:ascii="Arial" w:eastAsia="Calibri" w:hAnsi="Arial" w:cs="Arial"/>
                <w:b/>
                <w:color w:val="000000"/>
                <w:sz w:val="24"/>
                <w:szCs w:val="20"/>
              </w:rPr>
            </w:pPr>
            <w:proofErr w:type="spellStart"/>
            <w:proofErr w:type="gramStart"/>
            <w:r>
              <w:rPr>
                <w:rFonts w:ascii="Arial" w:eastAsia="Calibri" w:hAnsi="Arial" w:cs="Arial"/>
                <w:b/>
                <w:color w:val="000000"/>
                <w:sz w:val="24"/>
                <w:szCs w:val="20"/>
              </w:rPr>
              <w:lastRenderedPageBreak/>
              <w:t>e</w:t>
            </w:r>
            <w:r w:rsidR="00013B78" w:rsidRPr="00013B78">
              <w:rPr>
                <w:rFonts w:ascii="Arial" w:eastAsia="Calibri" w:hAnsi="Arial" w:cs="Arial"/>
                <w:b/>
                <w:color w:val="000000"/>
                <w:sz w:val="24"/>
                <w:szCs w:val="20"/>
              </w:rPr>
              <w:t>Table</w:t>
            </w:r>
            <w:proofErr w:type="spellEnd"/>
            <w:proofErr w:type="gramEnd"/>
            <w:r w:rsidR="00013B78" w:rsidRPr="00013B78">
              <w:rPr>
                <w:rFonts w:ascii="Arial" w:eastAsia="Calibri" w:hAnsi="Arial" w:cs="Arial"/>
                <w:b/>
                <w:color w:val="000000"/>
                <w:sz w:val="24"/>
                <w:szCs w:val="20"/>
              </w:rPr>
              <w:t xml:space="preserve"> 2</w:t>
            </w:r>
            <w:r>
              <w:rPr>
                <w:rFonts w:ascii="Arial" w:eastAsia="Calibri" w:hAnsi="Arial" w:cs="Arial"/>
                <w:b/>
                <w:color w:val="000000"/>
                <w:sz w:val="24"/>
                <w:szCs w:val="20"/>
              </w:rPr>
              <w:t>.</w:t>
            </w:r>
            <w:r w:rsidR="00013B78" w:rsidRPr="00013B78">
              <w:rPr>
                <w:rFonts w:ascii="Arial" w:eastAsia="Calibri" w:hAnsi="Arial" w:cs="Arial"/>
                <w:b/>
                <w:color w:val="000000"/>
                <w:sz w:val="24"/>
                <w:szCs w:val="20"/>
              </w:rPr>
              <w:t xml:space="preserve"> Articles reporting the primary language of the participants</w:t>
            </w:r>
          </w:p>
        </w:tc>
      </w:tr>
      <w:tr w:rsidR="00013B78" w:rsidRPr="00013B78" w:rsidTr="003068DD">
        <w:trPr>
          <w:trHeight w:val="300"/>
          <w:tblHeader/>
        </w:trPr>
        <w:tc>
          <w:tcPr>
            <w:tcW w:w="2155" w:type="dxa"/>
            <w:noWrap/>
            <w:vAlign w:val="center"/>
          </w:tcPr>
          <w:p w:rsidR="00013B78" w:rsidRPr="00013B78" w:rsidRDefault="00013B78" w:rsidP="00013B78">
            <w:pPr>
              <w:spacing w:after="160" w:line="259" w:lineRule="auto"/>
              <w:rPr>
                <w:rFonts w:ascii="Arial" w:eastAsia="Calibri" w:hAnsi="Arial" w:cs="Arial"/>
                <w:b/>
                <w:color w:val="000000"/>
                <w:sz w:val="24"/>
                <w:szCs w:val="20"/>
              </w:rPr>
            </w:pPr>
            <w:r w:rsidRPr="00013B78">
              <w:rPr>
                <w:rFonts w:ascii="Arial" w:eastAsia="Calibri" w:hAnsi="Arial" w:cs="Arial"/>
                <w:b/>
                <w:color w:val="000000"/>
                <w:sz w:val="24"/>
                <w:szCs w:val="20"/>
              </w:rPr>
              <w:t>Article</w:t>
            </w:r>
          </w:p>
        </w:tc>
        <w:tc>
          <w:tcPr>
            <w:tcW w:w="900" w:type="dxa"/>
            <w:vAlign w:val="center"/>
          </w:tcPr>
          <w:p w:rsidR="00013B78" w:rsidRPr="00013B78" w:rsidRDefault="00013B78" w:rsidP="00013B78">
            <w:pPr>
              <w:spacing w:after="160" w:line="259" w:lineRule="auto"/>
              <w:jc w:val="center"/>
              <w:rPr>
                <w:rFonts w:ascii="Arial" w:eastAsia="Calibri" w:hAnsi="Arial" w:cs="Arial"/>
                <w:b/>
                <w:color w:val="000000"/>
                <w:sz w:val="24"/>
                <w:szCs w:val="20"/>
              </w:rPr>
            </w:pPr>
            <w:r w:rsidRPr="00013B78">
              <w:rPr>
                <w:rFonts w:ascii="Arial" w:eastAsia="Calibri" w:hAnsi="Arial" w:cs="Arial"/>
                <w:b/>
                <w:color w:val="000000"/>
                <w:sz w:val="24"/>
                <w:szCs w:val="20"/>
              </w:rPr>
              <w:t>Year</w:t>
            </w:r>
          </w:p>
        </w:tc>
        <w:tc>
          <w:tcPr>
            <w:tcW w:w="1620" w:type="dxa"/>
            <w:vAlign w:val="center"/>
          </w:tcPr>
          <w:p w:rsidR="00013B78" w:rsidRPr="00013B78" w:rsidRDefault="00013B78" w:rsidP="00013B78">
            <w:pPr>
              <w:spacing w:after="160" w:line="259" w:lineRule="auto"/>
              <w:jc w:val="center"/>
              <w:rPr>
                <w:rFonts w:ascii="Arial" w:eastAsia="Calibri" w:hAnsi="Arial" w:cs="Arial"/>
                <w:b/>
                <w:color w:val="000000"/>
                <w:sz w:val="24"/>
                <w:szCs w:val="20"/>
              </w:rPr>
            </w:pPr>
            <w:proofErr w:type="spellStart"/>
            <w:r w:rsidRPr="00013B78">
              <w:rPr>
                <w:rFonts w:ascii="Arial" w:eastAsia="Calibri" w:hAnsi="Arial" w:cs="Arial"/>
                <w:b/>
                <w:color w:val="000000"/>
                <w:sz w:val="24"/>
                <w:szCs w:val="20"/>
              </w:rPr>
              <w:t>Country</w:t>
            </w:r>
            <w:r w:rsidRPr="00013B78">
              <w:rPr>
                <w:rFonts w:ascii="Arial" w:eastAsia="Calibri" w:hAnsi="Arial" w:cs="Arial"/>
                <w:b/>
                <w:color w:val="000000"/>
                <w:sz w:val="24"/>
                <w:szCs w:val="20"/>
                <w:vertAlign w:val="superscript"/>
              </w:rPr>
              <w:t>a</w:t>
            </w:r>
            <w:proofErr w:type="spellEnd"/>
          </w:p>
        </w:tc>
        <w:tc>
          <w:tcPr>
            <w:tcW w:w="1350" w:type="dxa"/>
            <w:noWrap/>
            <w:vAlign w:val="center"/>
          </w:tcPr>
          <w:p w:rsidR="00013B78" w:rsidRPr="00013B78" w:rsidRDefault="00013B78" w:rsidP="00013B78">
            <w:pPr>
              <w:spacing w:after="160" w:line="259" w:lineRule="auto"/>
              <w:jc w:val="center"/>
              <w:rPr>
                <w:rFonts w:ascii="Arial" w:eastAsia="Calibri" w:hAnsi="Arial" w:cs="Arial"/>
                <w:b/>
                <w:color w:val="000000"/>
                <w:sz w:val="24"/>
                <w:szCs w:val="20"/>
              </w:rPr>
            </w:pPr>
            <w:r w:rsidRPr="00013B78">
              <w:rPr>
                <w:rFonts w:ascii="Arial" w:eastAsia="Calibri" w:hAnsi="Arial" w:cs="Arial"/>
                <w:b/>
                <w:color w:val="000000"/>
                <w:sz w:val="24"/>
                <w:szCs w:val="20"/>
              </w:rPr>
              <w:t>Total sample size</w:t>
            </w:r>
          </w:p>
        </w:tc>
        <w:tc>
          <w:tcPr>
            <w:tcW w:w="3330" w:type="dxa"/>
            <w:noWrap/>
            <w:vAlign w:val="center"/>
          </w:tcPr>
          <w:p w:rsidR="00013B78" w:rsidRPr="00013B78" w:rsidRDefault="00013B78" w:rsidP="00013B78">
            <w:pPr>
              <w:spacing w:after="160" w:line="259" w:lineRule="auto"/>
              <w:jc w:val="center"/>
              <w:rPr>
                <w:rFonts w:ascii="Arial" w:eastAsia="Calibri" w:hAnsi="Arial" w:cs="Arial"/>
                <w:b/>
                <w:color w:val="000000"/>
                <w:sz w:val="24"/>
                <w:szCs w:val="20"/>
              </w:rPr>
            </w:pPr>
            <w:r w:rsidRPr="00013B78">
              <w:rPr>
                <w:rFonts w:ascii="Arial" w:eastAsia="Calibri" w:hAnsi="Arial" w:cs="Arial"/>
                <w:b/>
                <w:color w:val="000000"/>
                <w:sz w:val="24"/>
                <w:szCs w:val="20"/>
              </w:rPr>
              <w:t>Language (%)</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Alexander</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9egqnku1","properties":{"formattedCitation":"{\\rtf \\super 161\\nosupersub{}}","plainCitation":"161"},"citationItems":[{"id":4041,"uris":["http://zotero.org/users/1562642/items/UVBWVMER"],"uri":["http://zotero.org/users/1562642/items/UVBWVMER"],"itemData":{"id":4041,"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outh Afric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Alhilali</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t8bmv9ard","properties":{"formattedCitation":"{\\rtf \\super 162\\nosupersub{}}","plainCitation":"162"},"citationItems":[{"id":37,"uris":["http://zotero.org/users/1562642/items/ADFJ7AZX"],"uri":["http://zotero.org/users/1562642/items/ADFJ7AZX"],"itemData":{"id":37,"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Allen &amp; Gfeller</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98b89lme7","properties":{"formattedCitation":"{\\rtf \\super 1\\nosupersub{}}","plainCitation":"1"},"citationItems":[{"id":4365,"uris":["http://zotero.org/users/1562642/items/D9ZEFWVP"],"uri":["http://zotero.org/users/1562642/items/D9ZEFWVP"],"itemData":{"id":436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Amyot</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j0ri5fl6t","properties":{"formattedCitation":"{\\rtf \\super 163\\nosupersub{}}","plainCitation":"163"},"citationItems":[{"id":4361,"uris":["http://zotero.org/users/1562642/items/D3U279MM"],"uri":["http://zotero.org/users/1562642/items/D3U279MM"],"itemData":{"id":4361,"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Armistead-</w:t>
            </w:r>
            <w:proofErr w:type="spellStart"/>
            <w:r w:rsidRPr="00013B78">
              <w:rPr>
                <w:rFonts w:ascii="Arial" w:eastAsia="Calibri" w:hAnsi="Arial" w:cs="Arial"/>
                <w:color w:val="000000"/>
                <w:sz w:val="20"/>
                <w:szCs w:val="20"/>
              </w:rPr>
              <w:t>Jehle</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jreiftd2j","properties":{"formattedCitation":"{\\rtf \\super 4\\nosupersub{}}","plainCitation":"4"},"citationItems":[{"id":60,"uris":["http://zotero.org/users/1562642/items/F544NKRK"],"uri":["http://zotero.org/users/1562642/items/F544NKRK"],"itemData":{"id":60,"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arrow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73prac0e7","properties":{"formattedCitation":"{\\rtf \\super 7\\nosupersub{}}","plainCitation":"7"},"citationItems":[{"id":4248,"uris":["http://zotero.org/users/1562642/items/9ZFCE3BK"],"uri":["http://zotero.org/users/1562642/items/9ZFCE3BK"],"itemData":{"id":4248,"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arrow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dsabfhnsl","properties":{"formattedCitation":"{\\rtf \\super 164\\nosupersub{}}","plainCitation":"164"},"citationItems":[{"id":4172,"uris":["http://zotero.org/users/1562642/items/TPV3EKRC"],"uri":["http://zotero.org/users/1562642/items/TPV3EKRC"],"itemData":{"id":4172,"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arwick</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a2h4h63m0","properties":{"formattedCitation":"{\\rtf \\super 8\\nosupersub{}}","plainCitation":"8"},"citationItems":[{"id":3708,"uris":["http://zotero.org/users/1562642/items/XS2VZPXV"],"uri":["http://zotero.org/users/1562642/items/XS2VZPXV"],"itemData":{"id":3708,"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arwood</w:t>
            </w:r>
            <w:proofErr w:type="spellEnd"/>
            <w:r w:rsidRPr="00013B78">
              <w:rPr>
                <w:rFonts w:ascii="Arial" w:eastAsia="Calibri" w:hAnsi="Arial" w:cs="Arial"/>
                <w:color w:val="000000"/>
                <w:sz w:val="20"/>
                <w:szCs w:val="20"/>
              </w:rPr>
              <w:t xml:space="preserve"> &amp; Murdoch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4918ot03u","properties":{"formattedCitation":"{\\rtf \\super 9\\nosupersub{}}","plainCitation":"9"},"citationItems":[{"id":4344,"uris":["http://zotero.org/users/1562642/items/9UUJZ7G4"],"uri":["http://zotero.org/users/1562642/items/9UUJZ7G4"],"itemData":{"id":43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eaupré</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82lreo6ev","properties":{"formattedCitation":"{\\rtf \\super 165\\nosupersub{}}","plainCitation":"165"},"citationItems":[{"id":4342,"uris":["http://zotero.org/users/1562642/items/TSPUHSTC"],"uri":["http://zotero.org/users/1562642/items/TSPUHSTC"],"itemData":{"id":4342,"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ernstei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mj1suho33","properties":{"formattedCitation":"{\\rtf \\super 166\\nosupersub{}}","plainCitation":"166"},"citationItems":[{"id":4339,"uris":["http://zotero.org/users/1562642/items/FAE4FMCS"],"uri":["http://zotero.org/users/1562642/items/FAE4FMCS"],"itemData":{"id":4339,"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lak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lnefgfvqo","properties":{"formattedCitation":"{\\rtf \\super 14\\nosupersub{}}","plainCitation":"14"},"citationItems":[{"id":4335,"uris":["http://zotero.org/users/1562642/items/F689A7AU"],"uri":["http://zotero.org/users/1562642/items/F689A7AU"],"itemData":{"id":4335,"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Preferred, 63.33</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Preferred, 26.67</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Spanish Preferred, 1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lanchet</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7t0tegpsq","properties":{"formattedCitation":"{\\rtf \\super 167\\nosupersub{}}","plainCitation":"167"},"citationItems":[{"id":4334,"uris":["http://zotero.org/users/1562642/items/TQ8X9VFF"],"uri":["http://zotero.org/users/1562642/items/TQ8X9VFF"],"itemData":{"id":4334,"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lyt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h8vnf5jof","properties":{"formattedCitation":"{\\rtf \\super 168\\nosupersub{}}","plainCitation":"168"},"citationItems":[{"id":3941,"uris":["http://zotero.org/users/1562642/items/7JUM3Q2M"],"uri":["http://zotero.org/users/1562642/items/7JUM3Q2M"],"itemData":{"id":3941,"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oake</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de363q84t","properties":{"formattedCitation":"{\\rtf \\super 15\\nosupersub{}}","plainCitation":"15"},"citationItems":[{"id":3703,"uris":["http://zotero.org/users/1562642/items/2DFPGPBR"],"uri":["http://zotero.org/users/1562642/items/2DFPGPBR"],"itemData":{"id":3703,"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62.72</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37.28</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olzenius</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p0hhp2gn5","properties":{"formattedCitation":"{\\rtf \\super 16\\nosupersub{}}","plainCitation":"16"},"citationItems":[{"id":4228,"uris":["http://zotero.org/users/1562642/items/QDFTHF7F"],"uri":["http://zotero.org/users/1562642/items/QDFTHF7F"],"itemData":{"id":4228,"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orgaro</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7gcmbvb2r","properties":{"formattedCitation":"{\\rtf \\super 169\\nosupersub{}}","plainCitation":"169"},"citationItems":[{"id":4232,"uris":["http://zotero.org/users/1562642/items/J4ZH6EE5"],"uri":["http://zotero.org/users/1562642/items/J4ZH6EE5"],"itemData":{"id":4232,"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6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Broglio</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95c2dtrue","properties":{"formattedCitation":"{\\rtf \\super 170\\nosupersub{}}","plainCitation":"170"},"citationItems":[{"id":121,"uris":["http://zotero.org/users/1562642/items/FB9QM938"],"uri":["http://zotero.org/users/1562642/items/FB9QM938"],"itemData":{"id":121,"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rooks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68qk4tphm","properties":{"formattedCitation":"{\\rtf \\super 171\\nosupersub{}}","plainCitation":"171"},"citationItems":[{"id":4320,"uris":["http://zotero.org/users/1562642/items/Q4D2QUHZ"],"uri":["http://zotero.org/users/1562642/items/Q4D2QUHZ"],"itemData":{"id":4320,"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1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rooks</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d5kitq55","properties":{"formattedCitation":"{\\rtf \\super 17\\nosupersub{}}","plainCitation":"17"},"citationItems":[{"id":4480,"uris":["http://zotero.org/users/1562642/items/KMFFBKRW"],"uri":["http://zotero.org/users/1562642/items/KMFFBKRW"],"itemData":{"id":4480,"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rooks</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c0dltsepl","properties":{"formattedCitation":"{\\rtf \\super 172\\nosupersub{}}","plainCitation":"172"},"citationItems":[{"id":45,"uris":["http://zotero.org/users/1562642/items/D63BU4R4"],"uri":["http://zotero.org/users/1562642/items/D63BU4R4"],"itemData":{"id":45,"type":"article-journal","title":"Sex differences and self-reported attention problems during baseline concussion testing","container-title":"Applied Neuropsychology: Child","page":"119-126","volume":"5","issue":"2","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DOI":"10.1080/21622965.2014.1003066","ISSN":"2162-2973","author":[{"family":"Brooks","given":"Brian L."},{"family":"Iverson","given":"Grant L."},{"family":"Atkins","given":"Joseph E."},{"family":"Zafonte","given":"Ross"},{"family":"Berkner","given":"Paul D."}],"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9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Brooks, </w:t>
            </w:r>
            <w:r w:rsidRPr="00013B78">
              <w:rPr>
                <w:rFonts w:ascii="Arial" w:eastAsia="Calibri" w:hAnsi="Arial" w:cs="Arial"/>
                <w:sz w:val="20"/>
                <w:szCs w:val="20"/>
              </w:rPr>
              <w:t>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fsc4dhlav","properties":{"formattedCitation":"{\\rtf \\super 18\\nosupersub{}}","plainCitation":"18"},"citationItems":[{"id":4321,"uris":["http://zotero.org/users/1562642/items/CHWZNBNI"],"uri":["http://zotero.org/users/1562642/items/CHWZNBNI"],"itemData":{"id":4321,"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Brooks, </w:t>
            </w:r>
            <w:r w:rsidRPr="00013B78">
              <w:rPr>
                <w:rFonts w:ascii="Arial" w:eastAsia="Calibri" w:hAnsi="Arial" w:cs="Arial"/>
                <w:sz w:val="20"/>
                <w:szCs w:val="20"/>
              </w:rPr>
              <w:t>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lhmb6d8f4","properties":{"formattedCitation":"{\\rtf \\super 173\\nosupersub{}}","plainCitation":"173"},"citationItems":[{"id":4138,"uris":["http://zotero.org/users/1562642/items/WC35ZNRE"],"uri":["http://zotero.org/users/1562642/items/WC35ZNRE"],"itemData":{"id":4138,"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5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lastRenderedPageBreak/>
              <w:t xml:space="preserve">Brookshire, </w:t>
            </w:r>
            <w:r w:rsidRPr="00013B78">
              <w:rPr>
                <w:rFonts w:ascii="Arial" w:eastAsia="Calibri" w:hAnsi="Arial" w:cs="Arial"/>
                <w:sz w:val="20"/>
                <w:szCs w:val="20"/>
              </w:rPr>
              <w:t>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lku8uida","properties":{"formattedCitation":"{\\rtf \\super 174\\nosupersub{}}","plainCitation":"174"},"citationItems":[{"id":4230,"uris":["http://zotero.org/users/1562642/items/MGJREFAV"],"uri":["http://zotero.org/users/1562642/items/MGJREFAV"],"itemData":{"id":4230,"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ruce &amp; Echemendia</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igdm7hs4t","properties":{"formattedCitation":"{\\rtf \\super 175\\nosupersub{}}","plainCitation":"175"},"citationItems":[{"id":68,"uris":["http://zotero.org/users/1562642/items/42XQCW64"],"uri":["http://zotero.org/users/1562642/items/42XQCW64"],"itemData":{"id":68,"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3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Bruc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r6ql5hamh","properties":{"formattedCitation":"{\\rtf \\super 176\\nosupersub{}}","plainCitation":"176"},"citationItems":[{"id":69,"uris":["http://zotero.org/users/1562642/items/DB9I4H4A"],"uri":["http://zotero.org/users/1562642/items/DB9I4H4A"],"itemData":{"id":69,"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nknown or Unreporte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5</w:t>
            </w:r>
          </w:p>
        </w:tc>
        <w:tc>
          <w:tcPr>
            <w:tcW w:w="3330" w:type="dxa"/>
            <w:noWrap/>
            <w:vAlign w:val="center"/>
            <w:hideMark/>
          </w:tcPr>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English, 41.64</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French, 15.41</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Czech, 14.75</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Swedish, 9.51</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Russian, 7.87</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Finnish, 7.21</w:t>
            </w:r>
          </w:p>
          <w:p w:rsidR="00013B78" w:rsidRPr="00013B78" w:rsidRDefault="00013B78" w:rsidP="00013B78">
            <w:pPr>
              <w:rPr>
                <w:rFonts w:ascii="Arial" w:eastAsia="Calibri" w:hAnsi="Arial" w:cs="Arial"/>
                <w:color w:val="000000"/>
                <w:sz w:val="20"/>
                <w:szCs w:val="20"/>
              </w:rPr>
            </w:pPr>
            <w:r w:rsidRPr="00013B78">
              <w:rPr>
                <w:rFonts w:ascii="Arial" w:eastAsia="Calibri" w:hAnsi="Arial" w:cs="Arial"/>
                <w:color w:val="000000"/>
                <w:sz w:val="20"/>
                <w:szCs w:val="20"/>
              </w:rPr>
              <w:t>German, 3.61</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Catale</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8f6h7jg24","properties":{"formattedCitation":"{\\rtf \\super 177\\nosupersub{}}","plainCitation":"177"},"citationItems":[{"id":3881,"uris":["http://zotero.org/users/1562642/items/TKHHT7GI"],"uri":["http://zotero.org/users/1562642/items/TKHHT7GI"],"itemData":{"id":3881,"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Belgium</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Clarke </w:t>
            </w:r>
            <w:r w:rsidRPr="00013B78">
              <w:rPr>
                <w:rFonts w:ascii="Arial" w:eastAsia="Calibri" w:hAnsi="Arial" w:cs="Arial"/>
                <w:sz w:val="20"/>
                <w:szCs w:val="20"/>
              </w:rPr>
              <w:t>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n66bqmrq1","properties":{"formattedCitation":"{\\rtf \\super 178\\nosupersub{}}","plainCitation":"178"},"citationItems":[{"id":4304,"uris":["http://zotero.org/users/1562642/items/IJJNKVTK"],"uri":["http://zotero.org/users/1562642/items/IJJNKVTK"],"itemData":{"id":4304,"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Cooper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72dt0uv64","properties":{"formattedCitation":"{\\rtf \\super 179\\nosupersub{}}","plainCitation":"179"},"citationItems":[{"id":4296,"uris":["http://zotero.org/users/1562642/items/NRD3JQ53"],"uri":["http://zotero.org/users/1562642/items/NRD3JQ53"],"itemData":{"id":4296,"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7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6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Cooper</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9e411n8j0","properties":{"formattedCitation":"{\\rtf \\super 180\\nosupersub{}}","plainCitation":"180"},"citationItems":[{"id":4297,"uris":["http://zotero.org/users/1562642/items/JBT2QPE9"],"uri":["http://zotero.org/users/1562642/items/JBT2QPE9"],"itemData":{"id":4297,"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Cooper</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qb39a8pi0","properties":{"formattedCitation":"{\\rtf \\super 181\\nosupersub{}}","plainCitation":"181"},"citationItems":[{"id":3687,"uris":["http://zotero.org/users/1562642/items/82UUSQED"],"uri":["http://zotero.org/users/1562642/items/82UUSQED"],"itemData":{"id":3687,"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e Mont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uf0vebrqc","properties":{"formattedCitation":"{\\rtf \\super 182\\nosupersub{}}","plainCitation":"182"},"citationItems":[{"id":3677,"uris":["http://zotero.org/users/1562642/items/VQ7K6T64"],"uri":["http://zotero.org/users/1562642/items/VQ7K6T64"],"itemData":{"id":3677,"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e Mont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oig80rn3v","properties":{"formattedCitation":"{\\rtf \\super 183\\nosupersub{}}","plainCitation":"183"},"citationItems":[{"id":87,"uris":["http://zotero.org/users/1562642/items/5NFBMU8U"],"uri":["http://zotero.org/users/1562642/items/5NFBMU8U"],"itemData":{"id":87,"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6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e Mont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mp8pc03ad","properties":{"formattedCitation":"{\\rtf \\super 184\\nosupersub{}}","plainCitation":"184"},"citationItems":[{"id":3678,"uris":["http://zotero.org/users/1562642/items/TSZ4NR6A"],"uri":["http://zotero.org/users/1562642/items/TSZ4NR6A"],"itemData":{"id":3678,"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3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e Mont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vf97sajhi","properties":{"formattedCitation":"{\\rtf \\super 185\\nosupersub{}}","plainCitation":"185"},"citationItems":[{"id":3676,"uris":["http://zotero.org/users/1562642/items/8SVTEFMX"],"uri":["http://zotero.org/users/1562642/items/8SVTEFMX"],"itemData":{"id":3676,"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Decq</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hu20suoq","properties":{"formattedCitation":"{\\rtf \\super 186\\nosupersub{}}","plainCitation":"186"},"citationItems":[{"id":3679,"uris":["http://zotero.org/users/1562642/items/PHAZFA6G"],"uri":["http://zotero.org/users/1562642/items/PHAZFA6G"],"itemData":{"id":3679,"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France</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7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Dikmen</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gicf1b5nu","properties":{"formattedCitation":"{\\rtf \\super 187\\nosupersub{}}","plainCitation":"187"},"citationItems":[{"id":3872,"uris":["http://zotero.org/users/1562642/items/RTA5W57Q"],"uri":["http://zotero.org/users/1562642/items/RTA5W57Q"],"itemData":{"id":3872,"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6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unkley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ugf39blnk","properties":{"formattedCitation":"{\\rtf \\super 188\\nosupersub{}}","plainCitation":"188"},"citationItems":[{"id":4465,"uris":["http://zotero.org/users/1562642/items/DPUTKXG8"],"uri":["http://zotero.org/users/1562642/items/DPUTKXG8"],"itemData":{"id":4465,"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Echemendia</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ebt814pd8","properties":{"formattedCitation":"{\\rtf \\super 189\\nosupersub{}}","plainCitation":"189"},"citationItems":[{"id":4464,"uris":["http://zotero.org/users/1562642/items/WI3UMFAP"],"uri":["http://zotero.org/users/1562642/items/WI3UMFAP"],"itemData":{"id":4464,"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8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Elbin</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5nqn5gq2c","properties":{"formattedCitation":"{\\rtf \\super 190\\nosupersub{}}","plainCitation":"190"},"citationItems":[{"id":4457,"uris":["http://zotero.org/users/1562642/items/F6GBXQZA"],"uri":["http://zotero.org/users/1562642/items/F6GBXQZA"],"itemData":{"id":4457,"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6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Ettenhofer</w:t>
            </w:r>
            <w:proofErr w:type="spellEnd"/>
            <w:r w:rsidRPr="00013B78">
              <w:rPr>
                <w:rFonts w:ascii="Arial" w:eastAsia="Calibri" w:hAnsi="Arial" w:cs="Arial"/>
                <w:color w:val="000000"/>
                <w:sz w:val="20"/>
                <w:szCs w:val="20"/>
              </w:rPr>
              <w:t xml:space="preserve"> &amp; Abeles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rfsmgsovh","properties":{"formattedCitation":"{\\rtf \\super 36\\nosupersub{}}","plainCitation":"36"},"citationItems":[{"id":4454,"uris":["http://zotero.org/users/1562642/items/8VXTBSTQ"],"uri":["http://zotero.org/users/1562642/items/8VXTBSTQ"],"itemData":{"id":4454,"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3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Fakhran</w:t>
            </w:r>
            <w:proofErr w:type="spellEnd"/>
            <w:r w:rsidRPr="00013B78">
              <w:rPr>
                <w:rFonts w:ascii="Arial" w:eastAsia="Calibri" w:hAnsi="Arial" w:cs="Arial"/>
                <w:sz w:val="20"/>
                <w:szCs w:val="20"/>
              </w:rPr>
              <w:t xml:space="preserve"> et </w:t>
            </w:r>
            <w:r w:rsidR="003050FA">
              <w:rPr>
                <w:rFonts w:ascii="Arial" w:eastAsia="Calibri" w:hAnsi="Arial" w:cs="Arial"/>
                <w:sz w:val="20"/>
                <w:szCs w:val="20"/>
              </w:rPr>
              <w:t>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pamqfof00","properties":{"formattedCitation":"{\\rtf \\super 191\\nosupersub{}}","plainCitation":"191"},"citationItems":[{"id":4452,"uris":["http://zotero.org/users/1562642/items/WBR332R5"],"uri":["http://zotero.org/users/1562642/items/WBR332R5"],"itemData":{"id":4452,"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alconer</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gfc1g87rh","properties":{"formattedCitation":"{\\rtf \\super 192\\nosupersub{}}","plainCitation":"192"},"citationItems":[{"id":3865,"uris":["http://zotero.org/users/1562642/items/G9B2DVZ3"],"uri":["http://zotero.org/users/1562642/items/G9B2DVZ3"],"itemData":{"id":3865,"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5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isher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dqrghrmj9","properties":{"formattedCitation":"{\\rtf \\super 39\\nosupersub{}}","plainCitation":"39"},"citationItems":[{"id":89,"uris":["http://zotero.org/users/1562642/items/T5KXKPKB"],"uri":["http://zotero.org/users/1562642/items/T5KXKPKB"],"itemData":{"id":89,"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3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ord</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sugmf4gtc","properties":{"formattedCitation":"{\\rtf \\super 193\\nosupersub{}}","plainCitation":"193"},"citationItems":[{"id":3969,"uris":["http://zotero.org/users/1562642/items/SJHPH2DT"],"uri":["http://zotero.org/users/1562642/items/SJHPH2DT"],"itemData":{"id":3969,"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Galetto</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gg67fipc7","properties":{"formattedCitation":"{\\rtf \\super 194\\nosupersub{}}","plainCitation":"194"},"citationItems":[{"id":4443,"uris":["http://zotero.org/users/1562642/items/UGHJMBET"],"uri":["http://zotero.org/users/1562642/items/UGHJMBET"],"itemData":{"id":4443,"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Italy</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Italian,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lastRenderedPageBreak/>
              <w:t>Ghodadra</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hd2m1630p","properties":{"formattedCitation":"{\\rtf \\super 195\\nosupersub{}}","plainCitation":"195"},"citationItems":[{"id":44,"uris":["http://zotero.org/users/1562642/items/DIB264DE"],"uri":["http://zotero.org/users/1562642/items/DIB264DE"],"itemData":{"id":44,"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Greiffenst</w:t>
            </w:r>
            <w:r w:rsidR="003050FA">
              <w:rPr>
                <w:rFonts w:ascii="Arial" w:eastAsia="Calibri" w:hAnsi="Arial" w:cs="Arial"/>
                <w:color w:val="000000"/>
                <w:sz w:val="20"/>
                <w:szCs w:val="20"/>
              </w:rPr>
              <w:t>ein</w:t>
            </w:r>
            <w:proofErr w:type="spellEnd"/>
            <w:r w:rsidR="003050FA">
              <w:rPr>
                <w:rFonts w:ascii="Arial" w:eastAsia="Calibri" w:hAnsi="Arial" w:cs="Arial"/>
                <w:color w:val="000000"/>
                <w:sz w:val="20"/>
                <w:szCs w:val="20"/>
              </w:rPr>
              <w:t xml:space="preserve"> &amp; Baker</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n6pkme654","properties":{"formattedCitation":"{\\rtf \\super 43\\nosupersub{}}","plainCitation":"43"},"citationItems":[{"id":55,"uris":["http://zotero.org/users/1562642/items/QGQ6MC3M"],"uri":["http://zotero.org/users/1562642/items/QGQ6MC3M"],"itemData":{"id":55,"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4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Greiffenstein</w:t>
            </w:r>
            <w:proofErr w:type="spellEnd"/>
            <w:r w:rsidRPr="00013B78">
              <w:rPr>
                <w:rFonts w:ascii="Arial" w:eastAsia="Calibri" w:hAnsi="Arial" w:cs="Arial"/>
                <w:color w:val="000000"/>
                <w:sz w:val="20"/>
                <w:szCs w:val="20"/>
              </w:rPr>
              <w:t xml:space="preserve"> &amp; Baker</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qqvkqrqav","properties":{"formattedCitation":"{\\rtf \\super 196\\nosupersub{}}","plainCitation":"196"},"citationItems":[{"id":76,"uris":["http://zotero.org/users/1562642/items/J7ZQZNKR"],"uri":["http://zotero.org/users/1562642/items/J7ZQZNKR"],"itemData":{"id":76,"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9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92.49</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as a second language, 7.51</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Greiffenstein</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dg5bgvl9m","properties":{"formattedCitation":"{\\rtf \\super 197\\nosupersub{}}","plainCitation":"197"},"citationItems":[{"id":75,"uris":["http://zotero.org/users/1562642/items/8CUDIH6S"],"uri":["http://zotero.org/users/1562642/items/8CUDIH6S"],"itemData":{"id":75,"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Grubenhoff</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ugsjo2vtd","properties":{"formattedCitation":"{\\rtf \\super 198\\nosupersub{}}","plainCitation":"198"},"citationItems":[{"id":4429,"uris":["http://zotero.org/users/1562642/items/S3A7R58P"],"uri":["http://zotero.org/users/1562642/items/S3A7R58P"],"itemData":{"id":4429,"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Hänninen</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k44212uc4","properties":{"formattedCitation":"{\\rtf \\super 45\\nosupersub{}}","plainCitation":"45"},"citationItems":[{"id":53,"uris":["http://zotero.org/users/1562642/items/T6FUFKE3"],"uri":["http://zotero.org/users/1562642/items/T6FUFKE3"],"itemData":{"id":5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4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Fin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innish, 80.92</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2.83</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on-English and non-Finnish, 6.25</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Hanten</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4f71cb1v9","properties":{"formattedCitation":"{\\rtf \\super 199\\nosupersub{}}","plainCitation":"199"},"citationItems":[{"id":3848,"uris":["http://zotero.org/users/1562642/items/BAHSXTR9"],"uri":["http://zotero.org/users/1562642/items/BAHSXTR9"],"itemData":{"id":3848,"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9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r>
              <w:rPr>
                <w:rFonts w:ascii="Arial" w:eastAsia="Calibri" w:hAnsi="Arial" w:cs="Arial"/>
                <w:color w:val="000000"/>
                <w:sz w:val="20"/>
                <w:szCs w:val="20"/>
              </w:rPr>
              <w:t>Henry &amp; Sandel</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a9a48lfuf","properties":{"formattedCitation":"{\\rtf \\super 200\\nosupersub{}}","plainCitation":"200"},"citationItems":[{"id":3922,"uris":["http://zotero.org/users/1562642/items/NHFJKPW8"],"uri":["http://zotero.org/users/1562642/items/NHFJKPW8"],"itemData":{"id":3922,"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0</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5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Hinton-</w:t>
            </w:r>
            <w:proofErr w:type="spellStart"/>
            <w:r w:rsidRPr="00013B78">
              <w:rPr>
                <w:rFonts w:ascii="Arial" w:eastAsia="Calibri" w:hAnsi="Arial" w:cs="Arial"/>
                <w:color w:val="000000"/>
                <w:sz w:val="20"/>
                <w:szCs w:val="20"/>
              </w:rPr>
              <w:t>Bayre</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j3d44d56","properties":{"formattedCitation":"{\\rtf \\super 51\\nosupersub{}}","plainCitation":"51"},"citationItems":[{"id":3772,"uris":["http://zotero.org/users/1562642/items/P6QS6QCT"],"uri":["http://zotero.org/users/1562642/items/P6QS6QCT"],"itemData":{"id":3772,"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51</w:t>
            </w:r>
            <w:r w:rsidRPr="00013B78">
              <w:rPr>
                <w:rFonts w:ascii="Arial" w:eastAsia="Calibri" w:hAnsi="Arial" w:cs="Arial"/>
                <w:color w:val="000000"/>
                <w:sz w:val="20"/>
                <w:szCs w:val="20"/>
              </w:rPr>
              <w:fldChar w:fldCharType="end"/>
            </w:r>
            <w:r w:rsidRPr="00013B78">
              <w:rPr>
                <w:rFonts w:ascii="Arial" w:eastAsia="Calibri" w:hAnsi="Arial" w:cs="Arial"/>
                <w:color w:val="000000"/>
                <w:sz w:val="20"/>
                <w:szCs w:val="20"/>
                <w:vertAlign w:val="superscript"/>
              </w:rPr>
              <w:t>b</w:t>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97</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79.69</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Other, 4.69</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Hobso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2r4duujhv","properties":{"formattedCitation":"{\\rtf \\super 201\\nosupersub{}}","plainCitation":"201"},"citationItems":[{"id":43,"uris":["http://zotero.org/users/1562642/items/VK5AREPJ"],"uri":["http://zotero.org/users/1562642/items/VK5AREPJ"],"itemData":{"id":43,"type":"article-journal","title":"Determining client cognitive status following mild traumatic brain injury","container-title":"Scandinavian Journal of Occupational Therapy","page":"138-146","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6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Hunt &amp; Ferrara</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vo3fo4meg","properties":{"formattedCitation":"{\\rtf \\super 52\\nosupersub{}}","plainCitation":"52"},"citationItems":[{"id":3841,"uris":["http://zotero.org/users/1562642/items/BNP6QB7H"],"uri":["http://zotero.org/users/1562642/items/BNP6QB7H"],"itemData":{"id":3841,"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sidR="005908B6">
              <w:rPr>
                <w:rFonts w:ascii="Cambria Math" w:eastAsia="Calibri" w:hAnsi="Cambria Math" w:cs="Cambria Math"/>
                <w:color w:val="000000"/>
                <w:sz w:val="20"/>
                <w:szCs w:val="20"/>
              </w:rPr>
              <w:instrText>⩽</w:instrText>
            </w:r>
            <w:r w:rsidR="005908B6">
              <w:rPr>
                <w:rFonts w:ascii="Arial" w:eastAsia="Calibri" w:hAnsi="Arial"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5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Jamora</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qqvsu0kmm","properties":{"formattedCitation":"{\\rtf \\super 54\\nosupersub{}}","plainCitation":"54"},"citationItems":[{"id":109,"uris":["http://zotero.org/users/1562642/items/CNTQAH54"],"uri":["http://zotero.org/users/1562642/items/CNTQAH54"],"itemData":{"id":10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5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Johansso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hps2ccgok","properties":{"formattedCitation":"{\\rtf \\super 202\\nosupersub{}}","plainCitation":"202"},"citationItems":[{"id":4396,"uris":["http://zotero.org/users/1562642/items/6F27RPEH"],"uri":["http://zotero.org/users/1562642/items/6F27RPEH"],"itemData":{"id":4396,"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weden</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wedish, 98.98</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Swedish Bilingual, 1.02</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Jones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usjicm2l1","properties":{"formattedCitation":"{\\rtf \\super 55\\nosupersub{}}","plainCitation":"55"},"citationItems":[{"id":4393,"uris":["http://zotero.org/users/1562642/items/EI9BNGMX"],"uri":["http://zotero.org/users/1562642/items/EI9BNGMX"],"itemData":{"id":4393,"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5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0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71.85</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16.05</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English Bilingual, 8.89</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Bilingual.(any second</w:t>
            </w:r>
            <w:r w:rsidRPr="00013B78">
              <w:rPr>
                <w:rFonts w:ascii="Arial" w:eastAsia="Calibri" w:hAnsi="Arial" w:cs="Arial"/>
                <w:color w:val="000000"/>
                <w:sz w:val="20"/>
                <w:szCs w:val="20"/>
              </w:rPr>
              <w:br/>
              <w:t>language), 3.21</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Keightley</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9mfc9gb43","properties":{"formattedCitation":"{\\rtf \\super 203\\nosupersub{}}","plainCitation":"203"},"citationItems":[{"id":3832,"uris":["http://zotero.org/users/1562642/items/RDKP84R6"],"uri":["http://zotero.org/users/1562642/items/RDKP84R6"],"itemData":{"id":3832,"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Killgor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lovkigh35","properties":{"formattedCitation":"{\\rtf \\super 204\\nosupersub{}}","plainCitation":"204"},"citationItems":[{"id":4386,"uris":["http://zotero.org/users/1562642/items/3EJ8AH7R"],"uri":["http://zotero.org/users/1562642/items/3EJ8AH7R"],"itemData":{"id":4386,"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King</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erqvuhcuo","properties":{"formattedCitation":"{\\rtf \\super 205\\nosupersub{}}","plainCitation":"205"},"citationItems":[{"id":4384,"uris":["http://zotero.org/users/1562642/items/D8SKBKBI"],"uri":["http://zotero.org/users/1562642/items/D8SKBKBI"],"itemData":{"id":4384,"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lastRenderedPageBreak/>
              <w:t>Kinsella</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q6s77rrb2","properties":{"formattedCitation":"{\\rtf \\super 206\\nosupersub{}}","plainCitation":"206"},"citationItems":[{"id":4382,"uris":["http://zotero.org/users/1562642/items/3KIAHGHH"],"uri":["http://zotero.org/users/1562642/items/3KIAHGHH"],"itemData":{"id":4382,"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4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Konrad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fgbeqtl1d","properties":{"formattedCitation":"{\\rtf \\super 207\\nosupersub{}}","plainCitation":"207"},"citationItems":[{"id":4379,"uris":["http://zotero.org/users/1562642/items/NK662GKW"],"uri":["http://zotero.org/users/1562642/items/NK662GKW"],"itemData":{"id":4379,"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Germany</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erman,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Kontos</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o84tlcgj0","properties":{"formattedCitation":"{\\rtf \\super 58\\nosupersub{}}","plainCitation":"58"},"citationItems":[{"id":4374,"uris":["http://zotero.org/users/1562642/items/PIUDATJM"],"uri":["http://zotero.org/users/1562642/items/PIUDATJM"],"itemData":{"id":4374,"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5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Kuhn &amp; Solomon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p9l4oesgn","properties":{"formattedCitation":"{\\rtf \\super 208\\nosupersub{}}","plainCitation":"208"},"citationItems":[{"id":4768,"uris":["http://zotero.org/users/1562642/items/EZD4XZHQ"],"uri":["http://zotero.org/users/1562642/items/EZD4XZHQ"],"itemData":{"id":4768,"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4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Landre</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mt9vsin7v","properties":{"formattedCitation":"{\\rtf \\super 209\\nosupersub{}}","plainCitation":"209"},"citationItems":[{"id":4215,"uris":["http://zotero.org/users/1562642/items/R5H4UNBH"],"uri":["http://zotero.org/users/1562642/items/R5H4UNBH"],"itemData":{"id":4215,"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0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ang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pe5h4vtn7","properties":{"formattedCitation":"{\\rtf \\super 63\\nosupersub{}}","plainCitation":"63"},"citationItems":[{"id":3824,"uris":["http://zotero.org/users/1562642/items/CZS5SB38"],"uri":["http://zotero.org/users/1562642/items/CZS5SB38"],"itemData":{"id":3824,"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6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69.84</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as a second language, 30.16</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proofErr w:type="spellStart"/>
            <w:r>
              <w:rPr>
                <w:rFonts w:ascii="Arial" w:eastAsia="Calibri" w:hAnsi="Arial" w:cs="Arial"/>
                <w:color w:val="000000"/>
                <w:sz w:val="20"/>
                <w:szCs w:val="20"/>
              </w:rPr>
              <w:t>Langeluddecke</w:t>
            </w:r>
            <w:proofErr w:type="spellEnd"/>
            <w:r>
              <w:rPr>
                <w:rFonts w:ascii="Arial" w:eastAsia="Calibri" w:hAnsi="Arial" w:cs="Arial"/>
                <w:color w:val="000000"/>
                <w:sz w:val="20"/>
                <w:szCs w:val="20"/>
              </w:rPr>
              <w:t xml:space="preserve"> &amp; Lucas</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ug1c8vf7b","properties":{"formattedCitation":"{\\rtf \\super 210\\nosupersub{}}","plainCitation":"210"},"citationItems":[{"id":3754,"uris":["http://zotero.org/users/1562642/items/2TCWQMUR"],"uri":["http://zotero.org/users/1562642/items/2TCWQMUR"],"itemData":{"id":3754,"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0</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ax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uou6qne0q","properties":{"formattedCitation":"{\\rtf \\super 211\\nosupersub{}}","plainCitation":"211"},"citationItems":[{"id":4003,"uris":["http://zotero.org/users/1562642/items/78FBFUP7"],"uri":["http://zotero.org/users/1562642/items/78FBFUP7"],"itemData":{"id":4003,"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e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iqc2mcr9u","properties":{"formattedCitation":"{\\rtf \\super 212\\nosupersub{}}","plainCitation":"212"},"citationItems":[{"id":4753,"uris":["http://zotero.org/users/1562642/items/5IQ3RU6I"],"uri":["http://zotero.org/users/1562642/items/5IQ3RU6I"],"itemData":{"id":4753,"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evi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ost2sjk6o","properties":{"formattedCitation":"{\\rtf \\super 213\\nosupersub{}}","plainCitation":"213"},"citationItems":[{"id":4747,"uris":["http://zotero.org/users/1562642/items/FEZ7PS2H"],"uri":["http://zotero.org/users/1562642/items/FEZ7PS2H"],"itemData":{"id":4747,"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87</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ipto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m02ll5ofh","properties":{"formattedCitation":"{\\rtf \\super 214\\nosupersub{}}","plainCitation":"214"},"citationItems":[{"id":2839,"uris":["http://zotero.org/users/1562642/items/WMUC4STA"],"uri":["http://zotero.org/users/1562642/items/WMUC4STA"],"itemData":{"id":2839,"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Span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ist</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gvntr873e","properties":{"formattedCitation":"{\\rtf \\super 215\\nosupersub{}}","plainCitation":"215"},"citationItems":[{"id":39,"uris":["http://zotero.org/users/1562642/items/GUR5HUIP"],"uri":["http://zotero.org/users/1562642/items/GUR5HUIP"],"itemData":{"id":39,"type":"article-journal","title":"Cognitive function and brain structure after recurrent mild traumatic brain injuries in young-to-middle-aged adults","container-title":"Frontiers In Human Neuroscience","page":"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Germany</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erman, 97.56</w:t>
            </w:r>
            <w:r w:rsidR="003050FA" w:rsidRPr="00013B78">
              <w:rPr>
                <w:rFonts w:ascii="Arial" w:eastAsia="Calibri" w:hAnsi="Arial" w:cs="Arial"/>
                <w:color w:val="000000"/>
                <w:sz w:val="20"/>
                <w:szCs w:val="20"/>
                <w:vertAlign w:val="superscript"/>
              </w:rPr>
              <w:t>c</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ittleto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rn0noabut","properties":{"formattedCitation":"{\\rtf \\super 216\\nosupersub{}}","plainCitation":"216"},"citationItems":[{"id":4742,"uris":["http://zotero.org/users/1562642/items/7RC3VMVU"],"uri":["http://zotero.org/users/1562642/items/7RC3VMVU"],"itemData":{"id":4742,"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Lopez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5rov37a8c","properties":{"formattedCitation":"{\\rtf \\super 69\\nosupersub{}}","plainCitation":"69"},"citationItems":[{"id":42,"uris":["http://zotero.org/users/1562642/items/UE5RB2U8"],"uri":["http://zotero.org/users/1562642/items/UE5RB2U8"],"itemData":{"id":42,"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6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7</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Losoi</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iqkaa7gg6","properties":{"formattedCitation":"{\\rtf \\super 217\\nosupersub{}}","plainCitation":"217"},"citationItems":[{"id":4737,"uris":["http://zotero.org/users/1562642/items/PKGUPUMP"],"uri":["http://zotero.org/users/1562642/items/PKGUPUMP"],"itemData":{"id":4737,"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Fin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in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Louey</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jarsabpvj","properties":{"formattedCitation":"{\\rtf \\super 70\\nosupersub{}}","plainCitation":"70"},"citationItems":[{"id":4736,"uris":["http://zotero.org/users/1562642/items/28M8ES4A"],"uri":["http://zotero.org/users/1562642/items/28M8ES4A"],"itemData":{"id":4736,"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7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2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Luoto</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di99tklca","properties":{"formattedCitation":"{\\rtf \\super 218\\nosupersub{}}","plainCitation":"218"},"citationItems":[{"id":4734,"uris":["http://zotero.org/users/1562642/items/FDQMWUVD"],"uri":["http://zotero.org/users/1562642/items/FDQMWUVD"],"itemData":{"id":4734,"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Fin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in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Möller</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o4miesl92","properties":{"formattedCitation":"{\\rtf \\super 219\\nosupersub{}}","plainCitation":"219"},"citationItems":[{"id":3928,"uris":["http://zotero.org/users/1562642/items/ZETRHIQJ"],"uri":["http://zotero.org/users/1562642/items/ZETRHIQJ"],"itemData":{"id":3928,"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1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weden</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wed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Macciocchi</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le4dd56gr","properties":{"formattedCitation":"{\\rtf \\super 74\\nosupersub{}}","plainCitation":"74"},"citationItems":[{"id":4728,"uris":["http://zotero.org/users/1562642/items/JNGVDAUN"],"uri":["http://zotero.org/users/1562642/items/JNGVDAUN"],"itemData":{"id":4728,"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7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Marsh &amp; Smith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pl79e8uf6","properties":{"formattedCitation":"{\\rtf \\super 220\\nosupersub{}}","plainCitation":"220"},"citationItems":[{"id":3999,"uris":["http://zotero.org/users/1562642/items/XQKJP8B3"],"uri":["http://zotero.org/users/1562642/items/XQKJP8B3"],"itemData":{"id":3999,"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9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New Zea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arsh &amp; Whitehead</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prqv138ap","properties":{"formattedCitation":"{\\rtf \\super 221\\nosupersub{}}","plainCitation":"221"},"citationItems":[{"id":3811,"uris":["http://zotero.org/users/1562642/items/KARHWWGF"],"uri":["http://zotero.org/users/1562642/items/KARHWWGF"],"itemData":{"id":3811,"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New Zea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assey</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b7o0qfro7","properties":{"formattedCitation":"{\\rtf \\super 78\\nosupersub{}}","plainCitation":"78"},"citationItems":[{"id":3929,"uris":["http://zotero.org/users/1562642/items/SKXZRE2G"],"uri":["http://zotero.org/users/1562642/items/SKXZRE2G"],"itemData":{"id":3929,"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7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as first language, 8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athias</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ctnjjkutm","properties":{"formattedCitation":"{\\rtf \\super 222\\nosupersub{}}","plainCitation":"222"},"citationItems":[{"id":4714,"uris":["http://zotero.org/users/1562642/items/SBHFX9TS"],"uri":["http://zotero.org/users/1562642/items/SBHFX9TS"],"itemData":{"id":4714,"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nknown or Unreporte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lastRenderedPageBreak/>
              <w:t>Mathias</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kqt5ka160","properties":{"formattedCitation":"{\\rtf \\super 223\\nosupersub{}}","plainCitation":"223"},"citationItems":[{"id":71,"uris":["http://zotero.org/users/1562642/items/PGIW586G"],"uri":["http://zotero.org/users/1562642/items/PGIW586G"],"itemData":{"id":71,"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McCauley &amp; Levin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la5t95lsf","properties":{"formattedCitation":"{\\rtf \\super 224\\nosupersub{}}","plainCitation":"224"},"citationItems":[{"id":3808,"uris":["http://zotero.org/users/1562642/items/MT3CCXAP"],"uri":["http://zotero.org/users/1562642/items/MT3CCXAP"],"itemData":{"id":3808,"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cCauley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9hag8p66q","properties":{"formattedCitation":"{\\rtf \\super 85\\nosupersub{}}","plainCitation":"85"},"citationItems":[{"id":3608,"uris":["http://zotero.org/users/1562642/items/MJPKXIH7"],"uri":["http://zotero.org/users/1562642/items/MJPKXIH7"],"itemData":{"id":3608,"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8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3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84.89</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15.11</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cCauley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kn7vig9q9","properties":{"formattedCitation":"{\\rtf \\super 86\\nosupersub{}}","plainCitation":"86"},"citationItems":[{"id":4703,"uris":["http://zotero.org/users/1562642/items/4Q2IAHNZ"],"uri":["http://zotero.org/users/1562642/items/4Q2IAHNZ"],"itemData":{"id":4703,"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8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7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98.31</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1.69</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cCulloug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deotssfp1","properties":{"formattedCitation":"{\\rtf \\super 225\\nosupersub{}}","plainCitation":"225"},"citationItems":[{"id":4053,"uris":["http://zotero.org/users/1562642/items/W3DJD6HZ"],"uri":["http://zotero.org/users/1562642/items/W3DJD6HZ"],"itemData":{"id":4053,"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11</w:t>
            </w:r>
          </w:p>
        </w:tc>
        <w:tc>
          <w:tcPr>
            <w:tcW w:w="3330" w:type="dxa"/>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Meares</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g1usu7d3i","properties":{"formattedCitation":"{\\rtf \\super 226\\nosupersub{}}","plainCitation":"226"},"citationItems":[{"id":4692,"uris":["http://zotero.org/users/1562642/items/JGTRVM7T"],"uri":["http://zotero.org/users/1562642/items/JGTRVM7T"],"itemData":{"id":4692,"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77.05</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Bilingual.(any second</w:t>
            </w:r>
            <w:r w:rsidRPr="00013B78">
              <w:rPr>
                <w:rFonts w:ascii="Arial" w:eastAsia="Calibri" w:hAnsi="Arial" w:cs="Arial"/>
                <w:color w:val="000000"/>
                <w:sz w:val="20"/>
                <w:szCs w:val="20"/>
              </w:rPr>
              <w:br/>
              <w:t>language), 22.95</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Mihalik</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fjh71utci","properties":{"formattedCitation":"{\\rtf \\super 227\\nosupersub{}}","plainCitation":"227"},"citationItems":[{"id":4686,"uris":["http://zotero.org/users/1562642/items/48TCMKDN"],"uri":["http://zotero.org/users/1562642/items/48TCMKDN"],"itemData":{"id":4686,"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9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akayama</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iaav3ns5v","properties":{"formattedCitation":"{\\rtf \\super 92\\nosupersub{}}","plainCitation":"92"},"citationItems":[{"id":4666,"uris":["http://zotero.org/users/1562642/items/224CDTUR"],"uri":["http://zotero.org/users/1562642/items/224CDTUR"],"itemData":{"id":4666,"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9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ance</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6g4psrp29","properties":{"formattedCitation":"{\\rtf \\super 228\\nosupersub{}}","plainCitation":"228"},"citationItems":[{"id":4665,"uris":["http://zotero.org/users/1562642/items/EIPBWQZF"],"uri":["http://zotero.org/users/1562642/items/EIPBWQZF"],"itemData":{"id":4665,"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0</w:t>
            </w:r>
            <w:r w:rsidR="003050FA" w:rsidRPr="00013B78">
              <w:rPr>
                <w:rFonts w:ascii="Arial" w:eastAsia="Calibri" w:hAnsi="Arial" w:cs="Arial"/>
                <w:color w:val="000000"/>
                <w:sz w:val="20"/>
                <w:szCs w:val="20"/>
                <w:vertAlign w:val="superscript"/>
              </w:rPr>
              <w:t>d</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elso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7dmjk8egf","properties":{"formattedCitation":"{\\rtf \\super 93\\nosupersub{}}","plainCitation":"93"},"citationItems":[{"id":3752,"uris":["http://zotero.org/users/1562642/items/G6ECIHCF"],"uri":["http://zotero.org/users/1562642/items/G6ECIHCF"],"itemData":{"id":3752,"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9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elso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89qn1f0qk","properties":{"formattedCitation":"{\\rtf \\super 94\\nosupersub{}}","plainCitation":"94"},"citationItems":[{"id":3784,"uris":["http://zotero.org/users/1562642/items/XN4P8H7T"],"uri":["http://zotero.org/users/1562642/items/XN4P8H7T"],"itemData":{"id":3784,"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9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ewsom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n1o6p7o2t","properties":{"formattedCitation":"{\\rtf \\super 229\\nosupersub{}}","plainCitation":"229"},"citationItems":[{"id":3590,"uris":["http://zotero.org/users/1562642/items/HSQPRHAT"],"uri":["http://zotero.org/users/1562642/items/HSQPRHAT"],"itemData":{"id":3590,"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2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Nolin &amp; </w:t>
            </w:r>
            <w:proofErr w:type="spellStart"/>
            <w:r w:rsidRPr="00013B78">
              <w:rPr>
                <w:rFonts w:ascii="Arial" w:eastAsia="Calibri" w:hAnsi="Arial" w:cs="Arial"/>
                <w:color w:val="000000"/>
                <w:sz w:val="20"/>
                <w:szCs w:val="20"/>
              </w:rPr>
              <w:t>Heroux</w:t>
            </w:r>
            <w:proofErr w:type="spellEnd"/>
            <w:r w:rsidRPr="00013B78">
              <w:rPr>
                <w:rFonts w:ascii="Arial" w:eastAsia="Calibri" w:hAnsi="Arial" w:cs="Arial"/>
                <w:color w:val="000000"/>
                <w:sz w:val="20"/>
                <w:szCs w:val="20"/>
              </w:rPr>
              <w:t xml:space="preserve">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5gojp1k15","properties":{"formattedCitation":"{\\rtf \\super 230\\nosupersub{}}","plainCitation":"230"},"citationItems":[{"id":4657,"uris":["http://zotero.org/users/1562642/items/3M74TISI"],"uri":["http://zotero.org/users/1562642/items/3M74TISI"],"itemData":{"id":4657,"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oli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c0k3jl7kr","properties":{"formattedCitation":"{\\rtf \\super 231\\nosupersub{}}","plainCitation":"231"},"citationItems":[{"id":3782,"uris":["http://zotero.org/users/1562642/items/Q3H5TAAI"],"uri":["http://zotero.org/users/1562642/items/Q3H5TAAI"],"itemData":{"id":3782,"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Olsson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b401j94no","properties":{"formattedCitation":"{\\rtf \\super 232\\nosupersub{}}","plainCitation":"232"},"citationItems":[{"id":3781,"uris":["http://zotero.org/users/1562642/items/4ZH8AH55"],"uri":["http://zotero.org/users/1562642/items/4ZH8AH55"],"itemData":{"id":3781,"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Ott</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s9bf06uu7","properties":{"formattedCitation":"{\\rtf \\super 100\\nosupersub{}}","plainCitation":"100"},"citationItems":[{"id":4648,"uris":["http://zotero.org/users/1562642/items/C35NUQIP"],"uri":["http://zotero.org/users/1562642/items/C35NUQIP"],"itemData":{"id":4648,"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377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50.28</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English Bilingual, 49.72</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proofErr w:type="spellStart"/>
            <w:r>
              <w:rPr>
                <w:rFonts w:ascii="Arial" w:eastAsia="Calibri" w:hAnsi="Arial" w:cs="Arial"/>
                <w:color w:val="000000"/>
                <w:sz w:val="20"/>
                <w:szCs w:val="20"/>
              </w:rPr>
              <w:t>Ozen</w:t>
            </w:r>
            <w:proofErr w:type="spellEnd"/>
            <w:r>
              <w:rPr>
                <w:rFonts w:ascii="Arial" w:eastAsia="Calibri" w:hAnsi="Arial" w:cs="Arial"/>
                <w:color w:val="000000"/>
                <w:sz w:val="20"/>
                <w:szCs w:val="20"/>
              </w:rPr>
              <w:t xml:space="preserve"> &amp; Fernandes</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822u4v8o5","properties":{"formattedCitation":"{\\rtf \\super 233\\nosupersub{}}","plainCitation":"233"},"citationItems":[{"id":4646,"uris":["http://zotero.org/users/1562642/items/VQENUI8J"],"uri":["http://zotero.org/users/1562642/items/VQENUI8J"],"itemData":{"id":4646,"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3</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8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proofErr w:type="spellStart"/>
            <w:r>
              <w:rPr>
                <w:rFonts w:ascii="Arial" w:eastAsia="Calibri" w:hAnsi="Arial" w:cs="Arial"/>
                <w:color w:val="000000"/>
                <w:sz w:val="20"/>
                <w:szCs w:val="20"/>
              </w:rPr>
              <w:t>Ozen</w:t>
            </w:r>
            <w:proofErr w:type="spellEnd"/>
            <w:r>
              <w:rPr>
                <w:rFonts w:ascii="Arial" w:eastAsia="Calibri" w:hAnsi="Arial" w:cs="Arial"/>
                <w:color w:val="000000"/>
                <w:sz w:val="20"/>
                <w:szCs w:val="20"/>
              </w:rPr>
              <w:t xml:space="preserve"> &amp; Fernandes</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5vqbjri86","properties":{"formattedCitation":"{\\rtf \\super 234\\nosupersub{}}","plainCitation":"234"},"citationItems":[{"id":4645,"uris":["http://zotero.org/users/1562642/items/7AJUH3IK"],"uri":["http://zotero.org/users/1562642/items/7AJUH3IK"],"itemData":{"id":4645,"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4</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anenka</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hsem292bt","properties":{"formattedCitation":"{\\rtf \\super 101\\nosupersub{}}","plainCitation":"101"},"citationItems":[{"id":4473,"uris":["http://zotero.org/users/1562642/items/28ZABURW"],"uri":["http://zotero.org/users/1562642/items/28ZABURW"],"itemData":{"id":4473,"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aré</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n87rp0fu3","properties":{"formattedCitation":"{\\rtf \\super 102\\nosupersub{}}","plainCitation":"102"},"citationItems":[{"id":3954,"uris":["http://zotero.org/users/1562642/items/UFZ7RWUC"],"uri":["http://zotero.org/users/1562642/items/UFZ7RWUC"],"itemData":{"id":3954,"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hillipou</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squ8vsit5","properties":{"formattedCitation":"{\\rtf \\super 235\\nosupersub{}}","plainCitation":"235"},"citationItems":[{"id":4242,"uris":["http://zotero.org/users/1562642/items/DZ2ATN6M"],"uri":["http://zotero.org/users/1562642/items/DZ2ATN6M"],"itemData":{"id":4242,"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w:instrText>
            </w:r>
            <w:r w:rsidR="005908B6">
              <w:rPr>
                <w:rFonts w:ascii="Cambria Math" w:eastAsia="Calibri" w:hAnsi="Cambria Math" w:cs="Cambria Math"/>
                <w:color w:val="000000"/>
                <w:sz w:val="20"/>
                <w:szCs w:val="20"/>
              </w:rPr>
              <w:instrText>‐</w:instrText>
            </w:r>
            <w:r w:rsidR="005908B6">
              <w:rPr>
                <w:rFonts w:ascii="Arial" w:eastAsia="Calibri" w:hAnsi="Arial" w:cs="Arial"/>
                <w:color w:val="000000"/>
                <w:sz w:val="20"/>
                <w:szCs w:val="20"/>
              </w:rPr>
              <w:instrText>matched comparison children (20 males, 9 females; mean age 12y 2mo, SD 2y). Participants completed a battery of saccadic eye movement tasks and a set of computer</w:instrText>
            </w:r>
            <w:r w:rsidR="005908B6">
              <w:rPr>
                <w:rFonts w:ascii="Cambria Math" w:eastAsia="Calibri" w:hAnsi="Cambria Math" w:cs="Cambria Math"/>
                <w:color w:val="000000"/>
                <w:sz w:val="20"/>
                <w:szCs w:val="20"/>
              </w:rPr>
              <w:instrText>‐</w:instrText>
            </w:r>
            <w:r w:rsidR="005908B6">
              <w:rPr>
                <w:rFonts w:ascii="Arial" w:eastAsia="Calibri" w:hAnsi="Arial" w:cs="Arial"/>
                <w:color w:val="000000"/>
                <w:sz w:val="20"/>
                <w:szCs w:val="20"/>
              </w:rPr>
              <w:instrText xml:space="preserve">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onsford</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ad45b9l34","properties":{"formattedCitation":"{\\rtf \\super 236\\nosupersub{}}","plainCitation":"236"},"citationItems":[{"id":85,"uris":["http://zotero.org/users/1562642/items/TCWKUIDF"],"uri":["http://zotero.org/users/1562642/items/TCWKUIDF"],"itemData":{"id":85,"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9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lastRenderedPageBreak/>
              <w:t>Ponsford</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7v0226r93","properties":{"formattedCitation":"{\\rtf \\super 237\\nosupersub{}}","plainCitation":"237"},"citationItems":[{"id":84,"uris":["http://zotero.org/users/1562642/items/99RMJSQ6"],"uri":["http://zotero.org/users/1562642/items/99RMJSQ6"],"itemData":{"id":84,"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3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onsford</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e6f7kvgm4","properties":{"formattedCitation":"{\\rtf \\super 238\\nosupersub{}}","plainCitation":"238"},"citationItems":[{"id":83,"uris":["http://zotero.org/users/1562642/items/E4AAID49"],"uri":["http://zotero.org/users/1562642/items/E4AAID49"],"itemData":{"id":83,"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onsford</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c3avfa50s","properties":{"formattedCitation":"{\\rtf \\super 239\\nosupersub{}}","plainCitation":"239"},"citationItems":[{"id":82,"uris":["http://zotero.org/users/1562642/items/9AD2RQ5Q"],"uri":["http://zotero.org/users/1562642/items/9AD2RQ5Q"],"itemData":{"id":82,"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3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onsford</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7l5f3ms5f","properties":{"formattedCitation":"{\\rtf \\super 240\\nosupersub{}}","plainCitation":"240"},"citationItems":[{"id":79,"uris":["http://zotero.org/users/1562642/items/SJE83QDD"],"uri":["http://zotero.org/users/1562642/items/SJE83QDD"],"itemData":{"id":79,"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Ponsford</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smifdi7u2","properties":{"formattedCitation":"{\\rtf \\super 103\\nosupersub{}}","plainCitation":"103"},"citationItems":[{"id":80,"uris":["http://zotero.org/users/1562642/items/TPAZUUWB"],"uri":["http://zotero.org/users/1562642/items/TPAZUUWB"],"itemData":{"id":80,"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r>
              <w:rPr>
                <w:rFonts w:ascii="Arial" w:eastAsia="Calibri" w:hAnsi="Arial" w:cs="Arial"/>
                <w:color w:val="000000"/>
                <w:sz w:val="20"/>
                <w:szCs w:val="20"/>
              </w:rPr>
              <w:t>Rabinowitz &amp; Arnett</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nbonsev7t","properties":{"formattedCitation":"{\\rtf \\super 106\\nosupersub{}}","plainCitation":"106"},"citationItems":[{"id":3773,"uris":["http://zotero.org/users/1562642/items/4XA2XX6V"],"uri":["http://zotero.org/users/1562642/items/4XA2XX6V"],"itemData":{"id":3773,"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6</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7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abinowitz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ip8mk6d1g","properties":{"formattedCitation":"{\\rtf \\super 108\\nosupersub{}}","plainCitation":"108"},"citationItems":[{"id":4618,"uris":["http://zotero.org/users/1562642/items/EK6JQSJW"],"uri":["http://zotero.org/users/1562642/items/EK6JQSJW"],"itemData":{"id":4618,"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0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6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Spa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Ravdin</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dbb89geuq","properties":{"formattedCitation":"{\\rtf \\super 110\\nosupersub{}}","plainCitation":"110"},"citationItems":[{"id":3890,"uris":["http://zotero.org/users/1562642/items/KE2X48AQ"],"uri":["http://zotero.org/users/1562642/items/KE2X48AQ"],"itemData":{"id":389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1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esch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45n83r8jb","properties":{"formattedCitation":"{\\rtf \\super 241\\nosupersub{}}","plainCitation":"241"},"citationItems":[{"id":38,"uris":["http://zotero.org/users/1562642/items/UTE8V79B"],"uri":["http://zotero.org/users/1562642/items/UTE8V79B"],"itemData":{"id":38,"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esc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e41rqn21v","properties":{"formattedCitation":"{\\rtf \\super 242\\nosupersub{}}","plainCitation":"242"},"citationItems":[{"id":74,"uris":["http://zotero.org/users/1562642/items/BUVFDKGA"],"uri":["http://zotero.org/users/1562642/items/BUVFDKGA"],"itemData":{"id":74,"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esc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dg4j7a1c3","properties":{"formattedCitation":"{\\rtf \\super 112\\nosupersub{}}","plainCitation":"112"},"citationItems":[{"id":73,"uris":["http://zotero.org/users/1562642/items/AG4TXDJQ"],"uri":["http://zotero.org/users/1562642/items/AG4TXDJQ"],"itemData":{"id":73,"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1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Multiple countries</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esc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jafu3rvdj","properties":{"formattedCitation":"{\\rtf \\super 243\\nosupersub{}}","plainCitation":"243"},"citationItems":[{"id":4608,"uris":["http://zotero.org/users/1562642/items/ICGGIBG3"],"uri":["http://zotero.org/users/1562642/items/ICGGIBG3"],"itemData":{"id":4608,"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Resc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g6rthbhr9","properties":{"formattedCitation":"{\\rtf \\super 244\\nosupersub{}}","plainCitation":"244"},"citationItems":[{"id":4269,"uris":["http://zotero.org/users/1562642/items/6SEZWK7E"],"uri":["http://zotero.org/users/1562642/items/6SEZWK7E"],"itemData":{"id":4269,"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w:instrText>
            </w:r>
            <w:r w:rsidR="005908B6">
              <w:rPr>
                <w:rFonts w:ascii="Cambria Math" w:eastAsia="Calibri" w:hAnsi="Cambria Math" w:cs="Cambria Math"/>
                <w:color w:val="000000"/>
                <w:sz w:val="20"/>
                <w:szCs w:val="20"/>
              </w:rPr>
              <w:instrText>₁₈</w:instrText>
            </w:r>
            <w:r w:rsidR="005908B6">
              <w:rPr>
                <w:rFonts w:ascii="Arial" w:eastAsia="Calibri" w:hAnsi="Arial" w:cs="Arial"/>
                <w:color w:val="000000"/>
                <w:sz w:val="20"/>
                <w:szCs w:val="20"/>
              </w:rPr>
              <w:instrText xml:space="preserve"> = -2.34, P &lt; .05) and fixed support and sway visual reference (t</w:instrText>
            </w:r>
            <w:r w:rsidR="005908B6">
              <w:rPr>
                <w:rFonts w:ascii="Cambria Math" w:eastAsia="Calibri" w:hAnsi="Cambria Math" w:cs="Cambria Math"/>
                <w:color w:val="000000"/>
                <w:sz w:val="20"/>
                <w:szCs w:val="20"/>
              </w:rPr>
              <w:instrText>₁₈</w:instrText>
            </w:r>
            <w:r w:rsidR="005908B6">
              <w:rPr>
                <w:rFonts w:ascii="Arial" w:eastAsia="Calibri" w:hAnsi="Arial" w:cs="Arial"/>
                <w:color w:val="000000"/>
                <w:sz w:val="20"/>
                <w:szCs w:val="20"/>
              </w:rPr>
              <w:instrText xml:space="preserve">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Riegler</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sks61pggs","properties":{"formattedCitation":"{\\rtf \\super 245\\nosupersub{}}","plainCitation":"245"},"citationItems":[{"id":3611,"uris":["http://zotero.org/users/1562642/items/8G47SQWD"],"uri":["http://zotero.org/users/1562642/items/8G47SQWD"],"itemData":{"id":3611,"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Ruffolo</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pre9rflp6","properties":{"formattedCitation":"{\\rtf \\super 246\\nosupersub{}}","plainCitation":"246"},"citationItems":[{"id":4593,"uris":["http://zotero.org/users/1562642/items/6ABT6EUW"],"uri":["http://zotero.org/users/1562642/items/6ABT6EUW"],"itemData":{"id":4593,"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99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proofErr w:type="spellStart"/>
            <w:r>
              <w:rPr>
                <w:rFonts w:ascii="Arial" w:eastAsia="Calibri" w:hAnsi="Arial" w:cs="Arial"/>
                <w:color w:val="000000"/>
                <w:sz w:val="20"/>
                <w:szCs w:val="20"/>
              </w:rPr>
              <w:t>Ruttan</w:t>
            </w:r>
            <w:proofErr w:type="spellEnd"/>
            <w:r>
              <w:rPr>
                <w:rFonts w:ascii="Arial" w:eastAsia="Calibri" w:hAnsi="Arial" w:cs="Arial"/>
                <w:color w:val="000000"/>
                <w:sz w:val="20"/>
                <w:szCs w:val="20"/>
              </w:rPr>
              <w:t xml:space="preserve"> &amp; Heinrichs</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171ltdfaf","properties":{"formattedCitation":"{\\rtf \\super 247\\nosupersub{}}","plainCitation":"247"},"citationItems":[{"id":4591,"uris":["http://zotero.org/users/1562642/items/9ACDTRSC"],"uri":["http://zotero.org/users/1562642/items/9ACDTRSC"],"itemData":{"id":4591,"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w:instrText>
            </w:r>
            <w:r w:rsidR="005908B6">
              <w:rPr>
                <w:rFonts w:ascii="Cambria Math" w:eastAsia="Calibri" w:hAnsi="Cambria Math" w:cs="Cambria Math"/>
                <w:color w:val="000000"/>
                <w:sz w:val="20"/>
                <w:szCs w:val="20"/>
              </w:rPr>
              <w:instrText>₁</w:instrText>
            </w:r>
            <w:r w:rsidR="005908B6">
              <w:rPr>
                <w:rFonts w:ascii="Arial" w:eastAsia="Calibri" w:hAnsi="Arial" w:cs="Arial"/>
                <w:color w:val="000000"/>
                <w:sz w:val="20"/>
                <w:szCs w:val="20"/>
              </w:rPr>
              <w:instrText>=72), n</w:instrText>
            </w:r>
            <w:r w:rsidR="005908B6">
              <w:rPr>
                <w:rFonts w:ascii="Cambria Math" w:eastAsia="Calibri" w:hAnsi="Cambria Math" w:cs="Cambria Math"/>
                <w:color w:val="000000"/>
                <w:sz w:val="20"/>
                <w:szCs w:val="20"/>
              </w:rPr>
              <w:instrText>₂</w:instrText>
            </w:r>
            <w:r w:rsidR="005908B6">
              <w:rPr>
                <w:rFonts w:ascii="Arial" w:eastAsia="Calibri" w:hAnsi="Arial" w:cs="Arial"/>
                <w:color w:val="000000"/>
                <w:sz w:val="20"/>
                <w:szCs w:val="20"/>
              </w:rPr>
              <w:instrText xml:space="preserve">=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7</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2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chatz &amp; Maerlender</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5v4ufpt7k","properties":{"formattedCitation":"{\\rtf \\super 115\\nosupersub{}}","plainCitation":"115"},"citationItems":[{"id":3874,"uris":["http://zotero.org/users/1562642/items/A7FBZQ9G"],"uri":["http://zotero.org/users/1562642/items/A7FBZQ9G"],"itemData":{"id":3874,"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1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91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3050FA" w:rsidP="005908B6">
            <w:pPr>
              <w:spacing w:after="160" w:line="259" w:lineRule="auto"/>
              <w:rPr>
                <w:rFonts w:ascii="Arial" w:eastAsia="Calibri" w:hAnsi="Arial" w:cs="Arial"/>
                <w:color w:val="000000"/>
                <w:sz w:val="20"/>
                <w:szCs w:val="20"/>
              </w:rPr>
            </w:pPr>
            <w:r>
              <w:rPr>
                <w:rFonts w:ascii="Arial" w:eastAsia="Calibri" w:hAnsi="Arial" w:cs="Arial"/>
                <w:color w:val="000000"/>
                <w:sz w:val="20"/>
                <w:szCs w:val="20"/>
              </w:rPr>
              <w:t>Schatz &amp; Sandel</w:t>
            </w:r>
            <w:r w:rsidR="00013B78"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6ndahhf1u","properties":{"formattedCitation":"{\\rtf \\super 116\\nosupersub{}}","plainCitation":"116"},"citationItems":[{"id":4578,"uris":["http://zotero.org/users/1562642/items/4IQUXXAF"],"uri":["http://zotero.org/users/1562642/items/4IQUXXAF"],"itemData":{"id":4578,"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00013B78"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16</w:t>
            </w:r>
            <w:r w:rsidR="00013B78"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3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chatz</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rdcavp0lt","properties":{"formattedCitation":"{\\rtf \\super 248\\nosupersub{}}","plainCitation":"248"},"citationItems":[{"id":4581,"uris":["http://zotero.org/users/1562642/items/9DI35EMP"],"uri":["http://zotero.org/users/1562642/items/9DI35EMP"],"itemData":{"id":4581,"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89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cherwath</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kkmfnh4pv","properties":{"formattedCitation":"{\\rtf \\super 249\\nosupersub{}}","plainCitation":"249"},"citationItems":[{"id":4575,"uris":["http://zotero.org/users/1562642/items/TNZAP8JZ"],"uri":["http://zotero.org/users/1562642/items/TNZAP8JZ"],"itemData":{"id":4575,"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4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Germany</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erman,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chroeder</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kn2joknnb","properties":{"formattedCitation":"{\\rtf \\super 118\\nosupersub{}}","plainCitation":"118"},"citationItems":[{"id":4091,"uris":["http://zotero.org/users/1562642/items/626CUV3W"],"uri":["http://zotero.org/users/1562642/items/626CUV3W"],"itemData":{"id":4091,"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1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heedy</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i5fv7ceg0","properties":{"formattedCitation":"{\\rtf \\super 250\\nosupersub{}}","plainCitation":"250"},"citationItems":[{"id":4567,"uris":["http://zotero.org/users/1562642/items/S6C4M6UF"],"uri":["http://zotero.org/users/1562642/items/S6C4M6UF"],"itemData":{"id":4567,"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heedy</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p1prmb1ea","properties":{"formattedCitation":"{\\rtf \\super 251\\nosupersub{}}","plainCitation":"251"},"citationItems":[{"id":4566,"uris":["http://zotero.org/users/1562642/items/HWH7QI7E"],"uri":["http://zotero.org/users/1562642/items/HWH7QI7E"],"itemData":{"id":4566,"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huttleworth</w:t>
            </w:r>
            <w:proofErr w:type="spellEnd"/>
            <w:r w:rsidRPr="00013B78">
              <w:rPr>
                <w:rFonts w:ascii="Arial" w:eastAsia="Calibri" w:hAnsi="Arial" w:cs="Arial"/>
                <w:color w:val="000000"/>
                <w:sz w:val="20"/>
                <w:szCs w:val="20"/>
              </w:rPr>
              <w:t>-Edwards &amp; Radloff</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la9tppjq8","properties":{"formattedCitation":"{\\rtf \\super 252\\nosupersub{}}","plainCitation":"252"},"citationItems":[{"id":127,"uris":["http://zotero.org/users/1562642/items/53BVTQNG"],"uri":["http://zotero.org/users/1562642/items/53BVTQNG"],"itemData":{"id":127,"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outh Afric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Afrikaans,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lastRenderedPageBreak/>
              <w:t>Shuttle</w:t>
            </w:r>
            <w:r w:rsidR="003050FA">
              <w:rPr>
                <w:rFonts w:ascii="Arial" w:eastAsia="Calibri" w:hAnsi="Arial" w:cs="Arial"/>
                <w:color w:val="000000"/>
                <w:sz w:val="20"/>
                <w:szCs w:val="20"/>
              </w:rPr>
              <w:t>worth</w:t>
            </w:r>
            <w:proofErr w:type="spellEnd"/>
            <w:r w:rsidR="003050FA">
              <w:rPr>
                <w:rFonts w:ascii="Arial" w:eastAsia="Calibri" w:hAnsi="Arial" w:cs="Arial"/>
                <w:color w:val="000000"/>
                <w:sz w:val="20"/>
                <w:szCs w:val="20"/>
              </w:rPr>
              <w:t>-Edwards, Smith, &amp; Radloff</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hjt6gnrp2","properties":{"formattedCitation":"{\\rtf \\super 121\\nosupersub{}}","plainCitation":"121"},"citationItems":[{"id":187,"uris":["http://zotero.org/users/1562642/items/5GJFEXWH"],"uri":["http://zotero.org/users/1562642/items/5GJFEXWH"],"itemData":{"id":187,"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2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outh Afric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5</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as first language, 91.11</w:t>
            </w:r>
            <w:r w:rsidR="003050FA" w:rsidRPr="00013B78">
              <w:rPr>
                <w:rFonts w:ascii="Arial" w:eastAsia="Calibri" w:hAnsi="Arial" w:cs="Arial"/>
                <w:color w:val="000000"/>
                <w:sz w:val="20"/>
                <w:szCs w:val="20"/>
                <w:vertAlign w:val="superscript"/>
              </w:rPr>
              <w:t>e</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huttleworth</w:t>
            </w:r>
            <w:proofErr w:type="spellEnd"/>
            <w:r w:rsidRPr="00013B78">
              <w:rPr>
                <w:rFonts w:ascii="Arial" w:eastAsia="Calibri" w:hAnsi="Arial" w:cs="Arial"/>
                <w:color w:val="000000"/>
                <w:sz w:val="20"/>
                <w:szCs w:val="20"/>
              </w:rPr>
              <w:t>-Edwards</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hamofgjj1","properties":{"formattedCitation":"{\\rtf \\super 122\\nosupersub{}}","plainCitation":"122"},"citationItems":[{"id":4183,"uris":["http://zotero.org/users/1562642/items/UWBB5IC5"],"uri":["http://zotero.org/users/1562642/items/UWBB5IC5"],"itemData":{"id":4183,"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2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9</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Multiple countries</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25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ilverberg</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sakg3rhf7","properties":{"formattedCitation":"{\\rtf \\super 253\\nosupersub{}}","plainCitation":"253"},"citationItems":[{"id":36,"uris":["http://zotero.org/users/1562642/items/H72H96H2"],"uri":["http://zotero.org/users/1562642/items/H72H96H2"],"itemData":{"id":36,"type":"article-journal","title":"Relationship between short sleep duration and preseason concussion testing","container-title":"Clinical Journal of Sport Medicine","page":"226-231","volume":"26","issue":"3","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DOI":"10.1097/JSM.0000000000000241","ISSN":"1536-3724","author":[{"family":"Silverberg","given":"Noah D."},{"family":"Berkner","given":"Paul D."},{"family":"Atkins","given":"Joseph E."},{"family":"Zafonte","given":"Ross."},{"family":"Iverson","given":"Grant L."}],"issued":{"date-parts":[["201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62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ilverberg</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7368gpiu1","properties":{"formattedCitation":"{\\rtf \\super 123\\nosupersub{}}","plainCitation":"123"},"citationItems":[{"id":3889,"uris":["http://zotero.org/users/1562642/items/FQVFQ7EU"],"uri":["http://zotero.org/users/1562642/items/FQVFQ7EU"],"itemData":{"id":3889,"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2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Fin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9</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Fin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iman</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31k583vnp","properties":{"formattedCitation":"{\\rtf \\super 124\\nosupersub{}}","plainCitation":"124"},"citationItems":[{"id":4560,"uris":["http://zotero.org/users/1562642/items/U7E369WI"],"uri":["http://zotero.org/users/1562642/items/U7E369WI"],"itemData":{"id":4560,"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2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3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Spa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tokum</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9113qc8a2","properties":{"formattedCitation":"{\\rtf \\super 254\\nosupersub{}}","plainCitation":"254"},"citationItems":[{"id":3914,"uris":["http://zotero.org/users/1562642/items/ACKXKGIJ"],"uri":["http://zotero.org/users/1562642/items/ACKXKGIJ"],"itemData":{"id":3914,"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torzbach</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mmu13adni","properties":{"formattedCitation":"{\\rtf \\super 255\\nosupersub{}}","plainCitation":"255"},"citationItems":[{"id":173,"uris":["http://zotero.org/users/1562642/items/HQRGCGC2"],"uri":["http://zotero.org/users/1562642/items/HQRGCGC2"],"itemData":{"id":173,"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3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tuder</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kucjs3soo","properties":{"formattedCitation":"{\\rtf \\super 256\\nosupersub{}}","plainCitation":"256"},"citationItems":[{"id":3978,"uris":["http://zotero.org/users/1562642/items/XC3KDXD7"],"uri":["http://zotero.org/users/1562642/items/XC3KDXD7"],"itemData":{"id":3978,"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witzer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erman,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Swick</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1eihdjg4b","properties":{"formattedCitation":"{\\rtf \\super 257\\nosupersub{}}","plainCitation":"257"},"citationItems":[{"id":4535,"uris":["http://zotero.org/users/1562642/items/XQ7V9HXQ"],"uri":["http://zotero.org/users/1562642/items/XQ7V9HXQ"],"itemData":{"id":4535,"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Tay</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p1dndnh4a","properties":{"formattedCitation":"{\\rtf \\super 132\\nosupersub{}}","plainCitation":"132"},"citationItems":[{"id":4239,"uris":["http://zotero.org/users/1562642/items/8IIVBPKX"],"uri":["http://zotero.org/users/1562642/items/8IIVBPKX"],"itemData":{"id":4239,"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3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ingapore</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7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71.05</w:t>
            </w:r>
          </w:p>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Mandarin, 28.95</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Terry, </w:t>
            </w:r>
            <w:r w:rsidRPr="00013B78">
              <w:rPr>
                <w:rFonts w:ascii="Arial" w:eastAsia="Calibri" w:hAnsi="Arial" w:cs="Arial"/>
                <w:sz w:val="20"/>
                <w:szCs w:val="20"/>
              </w:rPr>
              <w:t>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p3j2h4tr5","properties":{"formattedCitation":"{\\rtf \\super 258\\nosupersub{}}","plainCitation":"258"},"citationItems":[{"id":4529,"uris":["http://zotero.org/users/1562642/items/N7ZTIZDR"],"uri":["http://zotero.org/users/1562642/items/N7ZTIZDR"],"itemData":{"id":4529,"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Theadom</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h3p8vaovj","properties":{"formattedCitation":"{\\rtf \\super 137\\nosupersub{}}","plainCitation":"137"},"citationItems":[{"id":3952,"uris":["http://zotero.org/users/1562642/items/2E9PMR4M"],"uri":["http://zotero.org/users/1562642/items/2E9PMR4M"],"itemData":{"id":3952,"type":"article-journal","title":"Enzogenol for cognitive functioning in traumatic brain injury: A pilot placebo</w:instrText>
            </w:r>
            <w:r w:rsidR="005908B6">
              <w:rPr>
                <w:rFonts w:ascii="Cambria Math" w:eastAsia="Calibri" w:hAnsi="Cambria Math" w:cs="Cambria Math"/>
                <w:color w:val="000000"/>
                <w:sz w:val="20"/>
                <w:szCs w:val="20"/>
              </w:rPr>
              <w:instrText>‐</w:instrText>
            </w:r>
            <w:r w:rsidR="005908B6">
              <w:rPr>
                <w:rFonts w:ascii="Arial" w:eastAsia="Calibri" w:hAnsi="Arial" w:cs="Arial"/>
                <w:color w:val="000000"/>
                <w:sz w:val="20"/>
                <w:szCs w:val="20"/>
              </w:rPr>
              <w:instrText xml:space="preserve">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3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New Zealan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Thornto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c47borbpf","properties":{"formattedCitation":"{\\rtf \\super 259\\nosupersub{}}","plainCitation":"259"},"citationItems":[{"id":4526,"uris":["http://zotero.org/users/1562642/items/FNFB2DCG"],"uri":["http://zotero.org/users/1562642/items/FNFB2DCG"],"itemData":{"id":4526,"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5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8</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Tombaugh</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6080jabto","properties":{"formattedCitation":"{\\rtf \\super 260\\nosupersub{}}","plainCitation":"260"},"citationItems":[{"id":154,"uris":["http://zotero.org/users/1562642/items/EF37R97J"],"uri":["http://zotero.org/users/1562642/items/EF37R97J"],"itemData":{"id":154,"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nknown or Unreported</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1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Troyanskaya</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lb5o9bjn","properties":{"formattedCitation":"{\\rtf \\super 261\\nosupersub{}}","plainCitation":"261"},"citationItems":[{"id":150,"uris":["http://zotero.org/users/1562642/items/4R3V6969"],"uri":["http://zotero.org/users/1562642/items/4R3V6969"],"itemData":{"id":150,"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9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Tsirka</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h8oc4tlse","properties":{"formattedCitation":"{\\rtf \\super 262\\nosupersub{}}","plainCitation":"262"},"citationItems":[{"id":4520,"uris":["http://zotero.org/users/1562642/items/VIQTCMTF"],"uri":["http://zotero.org/users/1562642/items/VIQTCMTF"],"itemData":{"id":4520,"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Greece</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reek,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Tsirka</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mn160rm3s","properties":{"formattedCitation":"{\\rtf \\super 263\\nosupersub{}}","plainCitation":"263"},"citationItems":[{"id":4519,"uris":["http://zotero.org/users/1562642/items/D4RB8T7W"],"uri":["http://zotero.org/users/1562642/items/D4RB8T7W"],"itemData":{"id":4519,"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1</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Greece</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Greek,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Tsushima &amp; Siu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llihfumr5","properties":{"formattedCitation":"{\\rtf \\super 142\\nosupersub{}}","plainCitation":"142"},"citationItems":[{"id":86,"uris":["http://zotero.org/users/1562642/items/7GD9BX89"],"uri":["http://zotero.org/users/1562642/items/7GD9BX89"],"itemData":{"id":86,"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4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4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Tsushima</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q5g95dmpi","properties":{"formattedCitation":"{\\rtf \\super 264\\nosupersub{}}","plainCitation":"264"},"citationItems":[{"id":149,"uris":["http://zotero.org/users/1562642/items/85GCHBJS"],"uri":["http://zotero.org/users/1562642/items/85GCHBJS"],"itemData":{"id":149,"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4</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83</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Tsushima</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6970kguvb","properties":{"formattedCitation":"{\\rtf \\super 265\\nosupersub{}}","plainCitation":"265"},"citationItems":[{"id":41,"uris":["http://zotero.org/users/1562642/items/PUJU43G8"],"uri":["http://zotero.org/users/1562642/items/PUJU43G8"],"itemData":{"id":41,"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Van </w:t>
            </w:r>
            <w:proofErr w:type="spellStart"/>
            <w:r w:rsidRPr="00013B78">
              <w:rPr>
                <w:rFonts w:ascii="Arial" w:eastAsia="Calibri" w:hAnsi="Arial" w:cs="Arial"/>
                <w:color w:val="000000"/>
                <w:sz w:val="20"/>
                <w:szCs w:val="20"/>
              </w:rPr>
              <w:t>Beek</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04o9c1j74","properties":{"formattedCitation":"{\\rtf \\super 266\\nosupersub{}}","plainCitation":"266"},"citationItems":[{"id":146,"uris":["http://zotero.org/users/1562642/items/FEI99R76"],"uri":["http://zotero.org/users/1562642/items/FEI99R76"],"itemData":{"id":146,"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6</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Belgium</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4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Dut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Vassilyadi</w:t>
            </w:r>
            <w:proofErr w:type="spellEnd"/>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7vjmvp1lf","properties":{"formattedCitation":"{\\rtf \\super 267\\nosupersub{}}","plainCitation":"267"},"citationItems":[{"id":40,"uris":["http://zotero.org/users/1562642/items/PI8B2F5M"],"uri":["http://zotero.org/users/1562642/items/PI8B2F5M"],"itemData":{"id":40,"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Canad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5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Frenc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Veeramuthu</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aq9ggsief","properties":{"formattedCitation":"{\\rtf \\super 148\\nosupersub{}}","plainCitation":"148"},"citationItems":[{"id":4161,"uris":["http://zotero.org/users/1562642/items/UPJUB4CC"],"uri":["http://zotero.org/users/1562642/items/UPJUB4CC"],"itemData":{"id":4161,"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4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Malays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or Malay,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lastRenderedPageBreak/>
              <w:t>Vilar-López</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sro4kb8ar","properties":{"formattedCitation":"{\\rtf \\super 150\\nosupersub{}}","plainCitation":"150"},"citationItems":[{"id":140,"uris":["http://zotero.org/users/1562642/items/9QFJVNV4"],"uri":["http://zotero.org/users/1562642/items/9QFJVNV4"],"itemData":{"id":140,"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5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7</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Spain</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1</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Span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Waid</w:t>
            </w:r>
            <w:proofErr w:type="spellEnd"/>
            <w:r w:rsidRPr="00013B78">
              <w:rPr>
                <w:rFonts w:ascii="Arial" w:eastAsia="Calibri" w:hAnsi="Arial" w:cs="Arial"/>
                <w:color w:val="000000"/>
                <w:sz w:val="20"/>
                <w:szCs w:val="20"/>
              </w:rPr>
              <w:t>-Ebbs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u9tkett9","properties":{"formattedCitation":"{\\rtf \\super 152\\nosupersub{}}","plainCitation":"152"},"citationItems":[{"id":141,"uris":["http://zotero.org/users/1562642/items/E5Q8ZHAV"],"uri":["http://zotero.org/users/1562642/items/E5Q8ZHAV"],"itemData":{"id":141,"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5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3050F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Wall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d59gc2fsb","properties":{"formattedCitation":"{\\rtf \\super 268\\nosupersub{}}","plainCitation":"268"},"citationItems":[{"id":4500,"uris":["http://zotero.org/users/1562642/items/53HI4426"],"uri":["http://zotero.org/users/1562642/items/53HI4426"],"itemData":{"id":4500,"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8</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618</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Non-English, 1.46</w:t>
            </w:r>
            <w:r w:rsidR="003050FA" w:rsidRPr="00013B78">
              <w:rPr>
                <w:rFonts w:ascii="Arial" w:eastAsia="Calibri" w:hAnsi="Arial" w:cs="Arial"/>
                <w:color w:val="000000"/>
                <w:sz w:val="20"/>
                <w:szCs w:val="20"/>
                <w:vertAlign w:val="superscript"/>
              </w:rPr>
              <w:t>f</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Whitesid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d4r7ed0so","properties":{"formattedCitation":"{\\rtf \\super 155\\nosupersub{}}","plainCitation":"155"},"citationItems":[{"id":136,"uris":["http://zotero.org/users/1562642/items/BI3KGKR7"],"uri":["http://zotero.org/users/1562642/items/BI3KGKR7"],"itemData":{"id":136,"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55</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Wilson</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pvho7et9a","properties":{"formattedCitation":"{\\rtf \\super 269\\nosupersub{}}","plainCitation":"269"},"citationItems":[{"id":135,"uris":["http://zotero.org/users/1562642/items/F7V8EP3T"],"uri":["http://zotero.org/users/1562642/items/F7V8EP3T"],"itemData":{"id":135,"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69</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4</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Winkler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i1ge1e5mb","properties":{"formattedCitation":"{\\rtf \\super 157\\nosupersub{}}","plainCitation":"157"},"citationItems":[{"id":134,"uris":["http://zotero.org/users/1562642/items/7J9MTN5W"],"uri":["http://zotero.org/users/1562642/items/7J9MTN5W"],"itemData":{"id":134,"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157</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6</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Wong</w:t>
            </w:r>
            <w:r w:rsidRPr="00013B78">
              <w:rPr>
                <w:rFonts w:ascii="Arial" w:eastAsia="Calibri" w:hAnsi="Arial" w:cs="Arial"/>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1bd8j6lc8b","properties":{"formattedCitation":"{\\rtf \\super 270\\nosupersub{}}","plainCitation":"270"},"citationItems":[{"id":4492,"uris":["http://zotero.org/users/1562642/items/ATEKU7RP"],"uri":["http://zotero.org/users/1562642/items/ATEKU7RP"],"itemData":{"id":4492,"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70</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0</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Australi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14</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Yallampalli</w:t>
            </w:r>
            <w:proofErr w:type="spellEnd"/>
            <w:r w:rsidRPr="00013B78">
              <w:rPr>
                <w:rFonts w:ascii="Arial" w:eastAsia="Calibri" w:hAnsi="Arial" w:cs="Arial"/>
                <w:color w:val="000000"/>
                <w:sz w:val="20"/>
                <w:szCs w:val="20"/>
              </w:rPr>
              <w:t xml:space="preserve"> et al</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ilnugseua","properties":{"formattedCitation":"{\\rtf \\super 271\\nosupersub{}}","plainCitation":"271"},"citationItems":[{"id":3920,"uris":["http://zotero.org/users/1562642/items/PUF5X6DZ"],"uri":["http://zotero.org/users/1562642/items/PUF5X6DZ"],"itemData":{"id":3920,"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71</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3</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2</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5908B6">
            <w:pPr>
              <w:spacing w:after="160" w:line="259" w:lineRule="auto"/>
              <w:rPr>
                <w:rFonts w:ascii="Arial" w:eastAsia="Calibri" w:hAnsi="Arial" w:cs="Arial"/>
                <w:color w:val="000000"/>
                <w:sz w:val="20"/>
                <w:szCs w:val="20"/>
              </w:rPr>
            </w:pPr>
            <w:proofErr w:type="spellStart"/>
            <w:r w:rsidRPr="00013B78">
              <w:rPr>
                <w:rFonts w:ascii="Arial" w:eastAsia="Calibri" w:hAnsi="Arial" w:cs="Arial"/>
                <w:color w:val="000000"/>
                <w:sz w:val="20"/>
                <w:szCs w:val="20"/>
              </w:rPr>
              <w:t>Yengo</w:t>
            </w:r>
            <w:proofErr w:type="spellEnd"/>
            <w:r w:rsidRPr="00013B78">
              <w:rPr>
                <w:rFonts w:ascii="Arial" w:eastAsia="Calibri" w:hAnsi="Arial" w:cs="Arial"/>
                <w:color w:val="000000"/>
                <w:sz w:val="20"/>
                <w:szCs w:val="20"/>
              </w:rPr>
              <w:t xml:space="preserve">-Kahn &amp; Solomon </w:t>
            </w:r>
            <w:r w:rsidRPr="00013B78">
              <w:rPr>
                <w:rFonts w:ascii="Arial" w:eastAsia="Calibri" w:hAnsi="Arial" w:cs="Arial"/>
                <w:color w:val="000000"/>
                <w:sz w:val="20"/>
                <w:szCs w:val="20"/>
              </w:rPr>
              <w:fldChar w:fldCharType="begin"/>
            </w:r>
            <w:r w:rsidR="005908B6">
              <w:rPr>
                <w:rFonts w:ascii="Arial" w:eastAsia="Calibri" w:hAnsi="Arial" w:cs="Arial"/>
                <w:color w:val="000000"/>
                <w:sz w:val="20"/>
                <w:szCs w:val="20"/>
              </w:rPr>
              <w:instrText xml:space="preserve"> ADDIN ZOTERO_ITEM CSL_CITATION {"citationID":"a2ol7md2t9e","properties":{"formattedCitation":"{\\rtf \\super 272\\nosupersub{}}","plainCitation":"272"},"citationItems":[{"id":3896,"uris":["http://zotero.org/users/1562642/items/Q9RSDZEX"],"uri":["http://zotero.org/users/1562642/items/Q9RSDZEX"],"itemData":{"id":3896,"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sidRPr="00013B78">
              <w:rPr>
                <w:rFonts w:ascii="Arial" w:eastAsia="Calibri" w:hAnsi="Arial" w:cs="Arial"/>
                <w:color w:val="000000"/>
                <w:sz w:val="20"/>
                <w:szCs w:val="20"/>
              </w:rPr>
              <w:fldChar w:fldCharType="separate"/>
            </w:r>
            <w:r w:rsidR="005908B6" w:rsidRPr="005908B6">
              <w:rPr>
                <w:rFonts w:ascii="Arial" w:hAnsi="Arial" w:cs="Arial"/>
                <w:sz w:val="20"/>
                <w:szCs w:val="24"/>
                <w:vertAlign w:val="superscript"/>
              </w:rPr>
              <w:t>272</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5</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37</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013B78">
        <w:trPr>
          <w:trHeight w:val="300"/>
        </w:trPr>
        <w:tc>
          <w:tcPr>
            <w:tcW w:w="2155" w:type="dxa"/>
            <w:noWrap/>
            <w:vAlign w:val="center"/>
            <w:hideMark/>
          </w:tcPr>
          <w:p w:rsidR="00013B78" w:rsidRPr="00013B78" w:rsidRDefault="00013B78" w:rsidP="0012569A">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Zuckerman, Lee, et al</w:t>
            </w:r>
            <w:r w:rsidRPr="00013B78">
              <w:rPr>
                <w:rFonts w:ascii="Arial" w:eastAsia="Calibri" w:hAnsi="Arial" w:cs="Arial"/>
                <w:color w:val="000000"/>
                <w:sz w:val="20"/>
                <w:szCs w:val="20"/>
              </w:rPr>
              <w:fldChar w:fldCharType="begin"/>
            </w:r>
            <w:r w:rsidR="0012569A">
              <w:rPr>
                <w:rFonts w:ascii="Arial" w:eastAsia="Calibri" w:hAnsi="Arial" w:cs="Arial"/>
                <w:color w:val="000000"/>
                <w:sz w:val="20"/>
                <w:szCs w:val="20"/>
              </w:rPr>
              <w:instrText xml:space="preserve"> ADDIN ZOTERO_ITEM CSL_CITATION {"citationID":"jpcsX5hx","properties":{"formattedCitation":"{\\rtf \\super 273\\nosupersub{}}","plainCitation":"273"},"citationItems":[{"id":4481,"uris":["http://zotero.org/users/1562642/items/DSV8DW3G"],"uri":["http://zotero.org/users/1562642/items/DSV8DW3G"],"itemData":{"id":4481,"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sidRPr="00013B78">
              <w:rPr>
                <w:rFonts w:ascii="Arial" w:eastAsia="Calibri" w:hAnsi="Arial" w:cs="Arial"/>
                <w:color w:val="000000"/>
                <w:sz w:val="20"/>
                <w:szCs w:val="20"/>
              </w:rPr>
              <w:fldChar w:fldCharType="separate"/>
            </w:r>
            <w:r w:rsidR="0012569A" w:rsidRPr="0012569A">
              <w:rPr>
                <w:rFonts w:ascii="Arial" w:hAnsi="Arial" w:cs="Arial"/>
                <w:sz w:val="20"/>
                <w:szCs w:val="24"/>
                <w:vertAlign w:val="superscript"/>
              </w:rPr>
              <w:t>273</w:t>
            </w:r>
            <w:r w:rsidRPr="00013B78">
              <w:rPr>
                <w:rFonts w:ascii="Arial" w:eastAsia="Calibri" w:hAnsi="Arial" w:cs="Arial"/>
                <w:color w:val="000000"/>
                <w:sz w:val="20"/>
                <w:szCs w:val="20"/>
              </w:rPr>
              <w:fldChar w:fldCharType="end"/>
            </w:r>
          </w:p>
        </w:tc>
        <w:tc>
          <w:tcPr>
            <w:tcW w:w="90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12</w:t>
            </w:r>
          </w:p>
        </w:tc>
        <w:tc>
          <w:tcPr>
            <w:tcW w:w="1620" w:type="dxa"/>
            <w:vAlign w:val="center"/>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USA</w:t>
            </w:r>
          </w:p>
        </w:tc>
        <w:tc>
          <w:tcPr>
            <w:tcW w:w="1350" w:type="dxa"/>
            <w:noWrap/>
            <w:vAlign w:val="center"/>
            <w:hideMark/>
          </w:tcPr>
          <w:p w:rsidR="00013B78" w:rsidRPr="00013B78" w:rsidRDefault="00013B78" w:rsidP="00013B78">
            <w:pPr>
              <w:spacing w:after="160" w:line="259" w:lineRule="auto"/>
              <w:jc w:val="center"/>
              <w:rPr>
                <w:rFonts w:ascii="Arial" w:eastAsia="Calibri" w:hAnsi="Arial" w:cs="Arial"/>
                <w:color w:val="000000"/>
                <w:sz w:val="20"/>
                <w:szCs w:val="20"/>
              </w:rPr>
            </w:pPr>
            <w:r w:rsidRPr="00013B78">
              <w:rPr>
                <w:rFonts w:ascii="Arial" w:eastAsia="Calibri" w:hAnsi="Arial" w:cs="Arial"/>
                <w:color w:val="000000"/>
                <w:sz w:val="20"/>
                <w:szCs w:val="20"/>
              </w:rPr>
              <w:t>200</w:t>
            </w:r>
          </w:p>
        </w:tc>
        <w:tc>
          <w:tcPr>
            <w:tcW w:w="3330" w:type="dxa"/>
            <w:noWrap/>
            <w:vAlign w:val="center"/>
            <w:hideMark/>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English, 100</w:t>
            </w:r>
          </w:p>
        </w:tc>
      </w:tr>
      <w:tr w:rsidR="00013B78" w:rsidRPr="00013B78" w:rsidTr="005908B6">
        <w:trPr>
          <w:trHeight w:val="300"/>
        </w:trPr>
        <w:tc>
          <w:tcPr>
            <w:tcW w:w="9355" w:type="dxa"/>
            <w:gridSpan w:val="5"/>
            <w:noWrap/>
            <w:vAlign w:val="center"/>
          </w:tcPr>
          <w:p w:rsidR="00013B78" w:rsidRPr="00013B78" w:rsidRDefault="00013B78" w:rsidP="00013B78">
            <w:pPr>
              <w:spacing w:after="160" w:line="259" w:lineRule="auto"/>
              <w:rPr>
                <w:rFonts w:ascii="Arial" w:eastAsia="Calibri" w:hAnsi="Arial" w:cs="Arial"/>
                <w:color w:val="000000"/>
                <w:sz w:val="20"/>
                <w:szCs w:val="20"/>
              </w:rPr>
            </w:pPr>
            <w:r w:rsidRPr="00013B78">
              <w:rPr>
                <w:rFonts w:ascii="Arial" w:eastAsia="Calibri" w:hAnsi="Arial" w:cs="Arial"/>
                <w:color w:val="000000"/>
                <w:sz w:val="20"/>
                <w:szCs w:val="20"/>
              </w:rPr>
              <w:t xml:space="preserve">Note: </w:t>
            </w:r>
          </w:p>
          <w:p w:rsidR="00013B78" w:rsidRPr="003050FA" w:rsidRDefault="00013B78" w:rsidP="003050FA">
            <w:pPr>
              <w:rPr>
                <w:rFonts w:ascii="Arial" w:eastAsia="Calibri" w:hAnsi="Arial" w:cs="Arial"/>
                <w:color w:val="000000"/>
                <w:sz w:val="16"/>
                <w:szCs w:val="20"/>
                <w:vertAlign w:val="superscript"/>
              </w:rPr>
            </w:pPr>
            <w:proofErr w:type="spellStart"/>
            <w:proofErr w:type="gramStart"/>
            <w:r w:rsidRPr="003050FA">
              <w:rPr>
                <w:rFonts w:ascii="Arial" w:eastAsia="Calibri" w:hAnsi="Arial" w:cs="Arial"/>
                <w:color w:val="000000"/>
                <w:sz w:val="16"/>
                <w:szCs w:val="20"/>
                <w:vertAlign w:val="superscript"/>
              </w:rPr>
              <w:t>a</w:t>
            </w:r>
            <w:r w:rsidRPr="003050FA">
              <w:rPr>
                <w:rFonts w:ascii="Arial" w:eastAsia="Calibri" w:hAnsi="Arial" w:cs="Arial"/>
                <w:color w:val="000000"/>
                <w:sz w:val="16"/>
                <w:szCs w:val="20"/>
              </w:rPr>
              <w:t>Country</w:t>
            </w:r>
            <w:proofErr w:type="spellEnd"/>
            <w:proofErr w:type="gramEnd"/>
            <w:r w:rsidRPr="003050FA">
              <w:rPr>
                <w:rFonts w:ascii="Arial" w:eastAsia="Calibri" w:hAnsi="Arial" w:cs="Arial"/>
                <w:color w:val="000000"/>
                <w:sz w:val="16"/>
                <w:szCs w:val="20"/>
              </w:rPr>
              <w:t xml:space="preserve"> is the country of affiliation for the authors. This does not necessarily imply that recruitment of participants occurred in this country.</w:t>
            </w:r>
            <w:r w:rsidRPr="003050FA">
              <w:rPr>
                <w:rFonts w:ascii="Arial" w:eastAsia="Calibri" w:hAnsi="Arial" w:cs="Arial"/>
                <w:color w:val="000000"/>
                <w:sz w:val="16"/>
                <w:szCs w:val="20"/>
                <w:vertAlign w:val="superscript"/>
              </w:rPr>
              <w:t xml:space="preserve"> </w:t>
            </w:r>
          </w:p>
          <w:p w:rsidR="00013B78" w:rsidRPr="003050FA" w:rsidRDefault="00013B78" w:rsidP="003050FA">
            <w:pPr>
              <w:rPr>
                <w:rFonts w:ascii="Arial" w:eastAsia="Calibri" w:hAnsi="Arial" w:cs="Arial"/>
                <w:color w:val="000000"/>
                <w:sz w:val="16"/>
                <w:szCs w:val="20"/>
              </w:rPr>
            </w:pPr>
            <w:proofErr w:type="spellStart"/>
            <w:proofErr w:type="gramStart"/>
            <w:r w:rsidRPr="003050FA">
              <w:rPr>
                <w:rFonts w:ascii="Arial" w:eastAsia="Calibri" w:hAnsi="Arial" w:cs="Arial"/>
                <w:color w:val="000000"/>
                <w:sz w:val="16"/>
                <w:szCs w:val="20"/>
                <w:vertAlign w:val="superscript"/>
              </w:rPr>
              <w:t>b</w:t>
            </w:r>
            <w:r w:rsidRPr="003050FA">
              <w:rPr>
                <w:rFonts w:ascii="Arial" w:eastAsia="Calibri" w:hAnsi="Arial" w:cs="Arial"/>
                <w:color w:val="000000"/>
                <w:sz w:val="16"/>
                <w:szCs w:val="20"/>
              </w:rPr>
              <w:t>Multiple</w:t>
            </w:r>
            <w:proofErr w:type="spellEnd"/>
            <w:proofErr w:type="gramEnd"/>
            <w:r w:rsidRPr="003050FA">
              <w:rPr>
                <w:rFonts w:ascii="Arial" w:eastAsia="Calibri" w:hAnsi="Arial" w:cs="Arial"/>
                <w:color w:val="000000"/>
                <w:sz w:val="16"/>
                <w:szCs w:val="20"/>
              </w:rPr>
              <w:t xml:space="preserve"> studies are reported in the manuscript. Language is only reported for the first.</w:t>
            </w:r>
          </w:p>
          <w:p w:rsidR="00013B78" w:rsidRPr="003050FA" w:rsidRDefault="00013B78" w:rsidP="003050FA">
            <w:pPr>
              <w:rPr>
                <w:rFonts w:ascii="Arial" w:eastAsia="Calibri" w:hAnsi="Arial" w:cs="Arial"/>
                <w:color w:val="000000"/>
                <w:sz w:val="16"/>
                <w:szCs w:val="20"/>
              </w:rPr>
            </w:pPr>
            <w:proofErr w:type="spellStart"/>
            <w:r w:rsidRPr="003050FA">
              <w:rPr>
                <w:rFonts w:ascii="Arial" w:eastAsia="Calibri" w:hAnsi="Arial" w:cs="Arial"/>
                <w:color w:val="000000"/>
                <w:sz w:val="16"/>
                <w:szCs w:val="20"/>
                <w:vertAlign w:val="superscript"/>
              </w:rPr>
              <w:t>c</w:t>
            </w:r>
            <w:r w:rsidRPr="003050FA">
              <w:rPr>
                <w:rFonts w:ascii="Arial" w:hAnsi="Arial" w:cs="Arial"/>
                <w:sz w:val="16"/>
                <w:szCs w:val="20"/>
              </w:rPr>
              <w:t>One</w:t>
            </w:r>
            <w:proofErr w:type="spellEnd"/>
            <w:r w:rsidRPr="003050FA">
              <w:rPr>
                <w:rFonts w:ascii="Arial" w:hAnsi="Arial" w:cs="Arial"/>
                <w:sz w:val="16"/>
                <w:szCs w:val="20"/>
              </w:rPr>
              <w:t xml:space="preserve"> non-native German speaker</w:t>
            </w:r>
          </w:p>
          <w:p w:rsidR="00013B78" w:rsidRPr="003050FA" w:rsidRDefault="00013B78" w:rsidP="003050FA">
            <w:pPr>
              <w:rPr>
                <w:rFonts w:ascii="Arial" w:eastAsia="Calibri" w:hAnsi="Arial" w:cs="Arial"/>
                <w:color w:val="000000"/>
                <w:sz w:val="16"/>
                <w:szCs w:val="20"/>
              </w:rPr>
            </w:pPr>
            <w:proofErr w:type="spellStart"/>
            <w:r w:rsidRPr="003050FA">
              <w:rPr>
                <w:rFonts w:ascii="Arial" w:eastAsia="Calibri" w:hAnsi="Arial" w:cs="Arial"/>
                <w:color w:val="000000"/>
                <w:sz w:val="16"/>
                <w:szCs w:val="20"/>
                <w:vertAlign w:val="superscript"/>
              </w:rPr>
              <w:t>d</w:t>
            </w:r>
            <w:r w:rsidRPr="003050FA">
              <w:rPr>
                <w:rFonts w:ascii="Arial" w:hAnsi="Arial" w:cs="Arial"/>
                <w:sz w:val="16"/>
                <w:szCs w:val="20"/>
              </w:rPr>
              <w:t>Participants</w:t>
            </w:r>
            <w:proofErr w:type="spellEnd"/>
            <w:r w:rsidRPr="003050FA">
              <w:rPr>
                <w:rFonts w:ascii="Arial" w:hAnsi="Arial" w:cs="Arial"/>
                <w:sz w:val="16"/>
                <w:szCs w:val="20"/>
              </w:rPr>
              <w:t xml:space="preserve"> were specifically identified as not being Spanish-speaking</w:t>
            </w:r>
          </w:p>
          <w:p w:rsidR="00013B78" w:rsidRPr="003050FA" w:rsidRDefault="00013B78" w:rsidP="003050FA">
            <w:pPr>
              <w:rPr>
                <w:rFonts w:ascii="Arial" w:hAnsi="Arial" w:cs="Arial"/>
                <w:sz w:val="16"/>
                <w:szCs w:val="20"/>
              </w:rPr>
            </w:pPr>
            <w:proofErr w:type="spellStart"/>
            <w:r w:rsidRPr="003050FA">
              <w:rPr>
                <w:rFonts w:ascii="Arial" w:eastAsia="Calibri" w:hAnsi="Arial" w:cs="Arial"/>
                <w:color w:val="000000"/>
                <w:sz w:val="16"/>
                <w:szCs w:val="20"/>
                <w:vertAlign w:val="superscript"/>
              </w:rPr>
              <w:t>e</w:t>
            </w:r>
            <w:r w:rsidRPr="003050FA">
              <w:rPr>
                <w:rFonts w:ascii="Arial" w:hAnsi="Arial" w:cs="Arial"/>
                <w:sz w:val="16"/>
                <w:szCs w:val="20"/>
              </w:rPr>
              <w:t>All</w:t>
            </w:r>
            <w:proofErr w:type="spellEnd"/>
            <w:r w:rsidRPr="003050FA">
              <w:rPr>
                <w:rFonts w:ascii="Arial" w:hAnsi="Arial" w:cs="Arial"/>
                <w:sz w:val="16"/>
                <w:szCs w:val="20"/>
              </w:rPr>
              <w:t xml:space="preserve"> participants were English proficient, however values were provided for English-first</w:t>
            </w:r>
          </w:p>
          <w:p w:rsidR="00013B78" w:rsidRPr="003050FA" w:rsidRDefault="00013B78" w:rsidP="003050FA">
            <w:pPr>
              <w:rPr>
                <w:rFonts w:ascii="Arial" w:eastAsia="Calibri" w:hAnsi="Arial" w:cs="Arial"/>
                <w:color w:val="000000"/>
                <w:sz w:val="16"/>
                <w:szCs w:val="20"/>
              </w:rPr>
            </w:pPr>
            <w:proofErr w:type="spellStart"/>
            <w:proofErr w:type="gramStart"/>
            <w:r w:rsidRPr="003050FA">
              <w:rPr>
                <w:rFonts w:ascii="Arial" w:eastAsia="Calibri" w:hAnsi="Arial" w:cs="Arial"/>
                <w:color w:val="000000"/>
                <w:sz w:val="16"/>
                <w:szCs w:val="20"/>
                <w:vertAlign w:val="superscript"/>
              </w:rPr>
              <w:t>f</w:t>
            </w:r>
            <w:r w:rsidRPr="003050FA">
              <w:rPr>
                <w:rFonts w:ascii="Arial" w:hAnsi="Arial" w:cs="Arial"/>
                <w:sz w:val="16"/>
                <w:szCs w:val="20"/>
              </w:rPr>
              <w:t>The</w:t>
            </w:r>
            <w:proofErr w:type="spellEnd"/>
            <w:proofErr w:type="gramEnd"/>
            <w:r w:rsidRPr="003050FA">
              <w:rPr>
                <w:rFonts w:ascii="Arial" w:hAnsi="Arial" w:cs="Arial"/>
                <w:sz w:val="16"/>
                <w:szCs w:val="20"/>
              </w:rPr>
              <w:t xml:space="preserve"> implicit assumption would be that the remaining 98.54% of the participants speak English, however this is not specifically documented.</w:t>
            </w:r>
          </w:p>
          <w:p w:rsidR="00013B78" w:rsidRPr="00013B78" w:rsidRDefault="00013B78" w:rsidP="003050FA">
            <w:pPr>
              <w:rPr>
                <w:rFonts w:ascii="Arial" w:eastAsia="Calibri" w:hAnsi="Arial" w:cs="Arial"/>
                <w:color w:val="000000"/>
                <w:sz w:val="20"/>
                <w:szCs w:val="20"/>
              </w:rPr>
            </w:pPr>
            <w:r w:rsidRPr="003050FA">
              <w:rPr>
                <w:rFonts w:ascii="Arial" w:eastAsia="Calibri" w:hAnsi="Arial" w:cs="Arial"/>
                <w:color w:val="000000"/>
                <w:sz w:val="16"/>
                <w:szCs w:val="20"/>
              </w:rPr>
              <w:t>USA: United States of America</w:t>
            </w:r>
          </w:p>
        </w:tc>
      </w:tr>
    </w:tbl>
    <w:p w:rsidR="0012569A" w:rsidRDefault="0012569A"/>
    <w:p w:rsidR="0012569A" w:rsidRDefault="0012569A">
      <w:r>
        <w:br w:type="page"/>
      </w:r>
    </w:p>
    <w:p w:rsidR="0012569A" w:rsidRPr="0012569A" w:rsidRDefault="0012569A" w:rsidP="0012569A">
      <w:pPr>
        <w:pStyle w:val="Bibliography"/>
        <w:jc w:val="center"/>
        <w:rPr>
          <w:b/>
          <w:sz w:val="20"/>
          <w:szCs w:val="20"/>
        </w:rPr>
      </w:pPr>
      <w:r w:rsidRPr="0012569A">
        <w:rPr>
          <w:b/>
          <w:sz w:val="20"/>
          <w:szCs w:val="20"/>
        </w:rPr>
        <w:lastRenderedPageBreak/>
        <w:t>References</w:t>
      </w:r>
    </w:p>
    <w:p w:rsidR="0012569A" w:rsidRPr="0012569A" w:rsidRDefault="0012569A" w:rsidP="0012569A">
      <w:pPr>
        <w:pStyle w:val="Bibliography"/>
        <w:rPr>
          <w:rFonts w:ascii="Calibri" w:hAnsi="Calibri" w:cs="Calibri"/>
          <w:sz w:val="22"/>
        </w:rPr>
      </w:pPr>
      <w:r>
        <w:fldChar w:fldCharType="begin"/>
      </w:r>
      <w:r>
        <w:instrText xml:space="preserve"> ADDIN ZOTERO_BIBL {"custom":[]} CSL_BIBLIOGRAPHY </w:instrText>
      </w:r>
      <w:r>
        <w:fldChar w:fldCharType="separate"/>
      </w:r>
      <w:r w:rsidRPr="0012569A">
        <w:rPr>
          <w:rFonts w:ascii="Calibri" w:hAnsi="Calibri" w:cs="Calibri"/>
          <w:sz w:val="22"/>
        </w:rPr>
        <w:t xml:space="preserve">1. </w:t>
      </w:r>
      <w:r w:rsidRPr="0012569A">
        <w:rPr>
          <w:rFonts w:ascii="Calibri" w:hAnsi="Calibri" w:cs="Calibri"/>
          <w:sz w:val="22"/>
        </w:rPr>
        <w:tab/>
        <w:t xml:space="preserve">Allen BJ, Gfeller JD. The Immediate Post-Concussion Assessment and Cognitive Testing battery and traditional neuropsychological measures: A construct and concurrent validity study. </w:t>
      </w:r>
      <w:r w:rsidRPr="0012569A">
        <w:rPr>
          <w:rFonts w:ascii="Calibri" w:hAnsi="Calibri" w:cs="Calibri"/>
          <w:i/>
          <w:iCs/>
          <w:sz w:val="22"/>
        </w:rPr>
        <w:t>Brain Inj</w:t>
      </w:r>
      <w:r w:rsidRPr="0012569A">
        <w:rPr>
          <w:rFonts w:ascii="Calibri" w:hAnsi="Calibri" w:cs="Calibri"/>
          <w:sz w:val="22"/>
        </w:rPr>
        <w:t>. 2011;25(2):179-191. doi:10.3109/02699052.2010.54189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 </w:t>
      </w:r>
      <w:r w:rsidRPr="0012569A">
        <w:rPr>
          <w:rFonts w:ascii="Calibri" w:hAnsi="Calibri" w:cs="Calibri"/>
          <w:sz w:val="22"/>
        </w:rPr>
        <w:tab/>
        <w:t xml:space="preserve">Amick MM, Clark A, Fortier CB, et al. PTSD modifies performance on a task of affective executive control among deployed OEF/OIF veterans with mild traumatic brain injury. </w:t>
      </w:r>
      <w:r w:rsidRPr="0012569A">
        <w:rPr>
          <w:rFonts w:ascii="Calibri" w:hAnsi="Calibri" w:cs="Calibri"/>
          <w:i/>
          <w:iCs/>
          <w:sz w:val="22"/>
        </w:rPr>
        <w:t>J Int Neuropsychol Soc</w:t>
      </w:r>
      <w:r w:rsidRPr="0012569A">
        <w:rPr>
          <w:rFonts w:ascii="Calibri" w:hAnsi="Calibri" w:cs="Calibri"/>
          <w:sz w:val="22"/>
        </w:rPr>
        <w:t>. 2013;19(7):792-801. doi:10.1017/S13556177130005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 </w:t>
      </w:r>
      <w:r w:rsidRPr="0012569A">
        <w:rPr>
          <w:rFonts w:ascii="Calibri" w:hAnsi="Calibri" w:cs="Calibri"/>
          <w:sz w:val="22"/>
        </w:rPr>
        <w:tab/>
        <w:t xml:space="preserve">Araujo GC, Antonini TN, Monahan K, et al. The relationship between suboptimal effort and post-concussion symptoms in children and adolescents with mild traumatic brain injury. </w:t>
      </w:r>
      <w:r w:rsidRPr="0012569A">
        <w:rPr>
          <w:rFonts w:ascii="Calibri" w:hAnsi="Calibri" w:cs="Calibri"/>
          <w:i/>
          <w:iCs/>
          <w:sz w:val="22"/>
        </w:rPr>
        <w:t>Clin Neuropsychol</w:t>
      </w:r>
      <w:r w:rsidRPr="0012569A">
        <w:rPr>
          <w:rFonts w:ascii="Calibri" w:hAnsi="Calibri" w:cs="Calibri"/>
          <w:sz w:val="22"/>
        </w:rPr>
        <w:t>. 2014;28(5):786-801. doi:10.1080/13854046.2014.89641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 </w:t>
      </w:r>
      <w:r w:rsidRPr="0012569A">
        <w:rPr>
          <w:rFonts w:ascii="Calibri" w:hAnsi="Calibri" w:cs="Calibri"/>
          <w:sz w:val="22"/>
        </w:rPr>
        <w:tab/>
        <w:t xml:space="preserve">Armistead-Jehle P, Cooper DB, Vanderploeg RD. The role of performance validity tests in the assessment of cognitive functioning after military concussion: A replication and extension. </w:t>
      </w:r>
      <w:r w:rsidRPr="0012569A">
        <w:rPr>
          <w:rFonts w:ascii="Calibri" w:hAnsi="Calibri" w:cs="Calibri"/>
          <w:i/>
          <w:iCs/>
          <w:sz w:val="22"/>
        </w:rPr>
        <w:t>Appl Neuropsychol Adult</w:t>
      </w:r>
      <w:r w:rsidRPr="0012569A">
        <w:rPr>
          <w:rFonts w:ascii="Calibri" w:hAnsi="Calibri" w:cs="Calibri"/>
          <w:sz w:val="22"/>
        </w:rPr>
        <w:t>. 2016;23(4):264-273. doi:10.1080/23279095.2015.105556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 </w:t>
      </w:r>
      <w:r w:rsidRPr="0012569A">
        <w:rPr>
          <w:rFonts w:ascii="Calibri" w:hAnsi="Calibri" w:cs="Calibri"/>
          <w:sz w:val="22"/>
        </w:rPr>
        <w:tab/>
        <w:t xml:space="preserve">Babikian T, Satz P, Zaucha K, Light R, Lewis RS, Asarnow RF. The UCLA longitudinal study of neurocognitive outcomes following mild pediatric traumatic brain injury. </w:t>
      </w:r>
      <w:r w:rsidRPr="0012569A">
        <w:rPr>
          <w:rFonts w:ascii="Calibri" w:hAnsi="Calibri" w:cs="Calibri"/>
          <w:i/>
          <w:iCs/>
          <w:sz w:val="22"/>
        </w:rPr>
        <w:t>J Int Neuropsychol Soc</w:t>
      </w:r>
      <w:r w:rsidRPr="0012569A">
        <w:rPr>
          <w:rFonts w:ascii="Calibri" w:hAnsi="Calibri" w:cs="Calibri"/>
          <w:sz w:val="22"/>
        </w:rPr>
        <w:t>. 2011;17(5):886-895. doi:10.1017/S13556177110009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 </w:t>
      </w:r>
      <w:r w:rsidRPr="0012569A">
        <w:rPr>
          <w:rFonts w:ascii="Calibri" w:hAnsi="Calibri" w:cs="Calibri"/>
          <w:sz w:val="22"/>
        </w:rPr>
        <w:tab/>
        <w:t xml:space="preserve">Barker-Collo S, Jones K, Theadom A, et al. Neuropsychological outcome and its correlates in the first year after adult mild traumatic brain injury: A population-based New Zealand study. </w:t>
      </w:r>
      <w:r w:rsidRPr="0012569A">
        <w:rPr>
          <w:rFonts w:ascii="Calibri" w:hAnsi="Calibri" w:cs="Calibri"/>
          <w:i/>
          <w:iCs/>
          <w:sz w:val="22"/>
        </w:rPr>
        <w:t>Brain Inj</w:t>
      </w:r>
      <w:r w:rsidRPr="0012569A">
        <w:rPr>
          <w:rFonts w:ascii="Calibri" w:hAnsi="Calibri" w:cs="Calibri"/>
          <w:sz w:val="22"/>
        </w:rPr>
        <w:t>. 2015;29(13-14):1604-1616. doi:10.3109/02699052.2015.107514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 </w:t>
      </w:r>
      <w:r w:rsidRPr="0012569A">
        <w:rPr>
          <w:rFonts w:ascii="Calibri" w:hAnsi="Calibri" w:cs="Calibri"/>
          <w:sz w:val="22"/>
        </w:rPr>
        <w:tab/>
        <w:t xml:space="preserve">Barrow IM, Hough M, Rastatter MP, Walker M, Holbert D, Rotondo MF. Can within-category naming identify subtle cognitive deficits in the mild traumatic brain-injured patient? </w:t>
      </w:r>
      <w:r w:rsidRPr="0012569A">
        <w:rPr>
          <w:rFonts w:ascii="Calibri" w:hAnsi="Calibri" w:cs="Calibri"/>
          <w:i/>
          <w:iCs/>
          <w:sz w:val="22"/>
        </w:rPr>
        <w:t>J Trauma Acute Care Surg</w:t>
      </w:r>
      <w:r w:rsidRPr="0012569A">
        <w:rPr>
          <w:rFonts w:ascii="Calibri" w:hAnsi="Calibri" w:cs="Calibri"/>
          <w:sz w:val="22"/>
        </w:rPr>
        <w:t>. 2003;54(5):888–89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 </w:t>
      </w:r>
      <w:r w:rsidRPr="0012569A">
        <w:rPr>
          <w:rFonts w:ascii="Calibri" w:hAnsi="Calibri" w:cs="Calibri"/>
          <w:sz w:val="22"/>
        </w:rPr>
        <w:tab/>
        <w:t xml:space="preserve">Barwick F, Arnett P, Slobounov S. EEG correlates of fatigue during administration of a neuropsychological test battery. </w:t>
      </w:r>
      <w:r w:rsidRPr="0012569A">
        <w:rPr>
          <w:rFonts w:ascii="Calibri" w:hAnsi="Calibri" w:cs="Calibri"/>
          <w:i/>
          <w:iCs/>
          <w:sz w:val="22"/>
        </w:rPr>
        <w:t>Clin Neurophysiol</w:t>
      </w:r>
      <w:r w:rsidRPr="0012569A">
        <w:rPr>
          <w:rFonts w:ascii="Calibri" w:hAnsi="Calibri" w:cs="Calibri"/>
          <w:sz w:val="22"/>
        </w:rPr>
        <w:t>. 2012;123(2):278-284. doi:10.1016/j.clinph.2011.06.02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 </w:t>
      </w:r>
      <w:r w:rsidRPr="0012569A">
        <w:rPr>
          <w:rFonts w:ascii="Calibri" w:hAnsi="Calibri" w:cs="Calibri"/>
          <w:sz w:val="22"/>
        </w:rPr>
        <w:tab/>
        <w:t xml:space="preserve">Barwood CHS, Murdoch BE. Unravelling the influence of mild traumatic brain injury (MTBI) on cognitive-linguistic processing: A comparative group analysis. </w:t>
      </w:r>
      <w:r w:rsidRPr="0012569A">
        <w:rPr>
          <w:rFonts w:ascii="Calibri" w:hAnsi="Calibri" w:cs="Calibri"/>
          <w:i/>
          <w:iCs/>
          <w:sz w:val="22"/>
        </w:rPr>
        <w:t>Brain Inj</w:t>
      </w:r>
      <w:r w:rsidRPr="0012569A">
        <w:rPr>
          <w:rFonts w:ascii="Calibri" w:hAnsi="Calibri" w:cs="Calibri"/>
          <w:sz w:val="22"/>
        </w:rPr>
        <w:t>. 2013;27(6):671-676. doi:10.3109/02699052.2013.77550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 </w:t>
      </w:r>
      <w:r w:rsidRPr="0012569A">
        <w:rPr>
          <w:rFonts w:ascii="Calibri" w:hAnsi="Calibri" w:cs="Calibri"/>
          <w:sz w:val="22"/>
        </w:rPr>
        <w:tab/>
        <w:t xml:space="preserve">Beers SR, Goldstein G, Katz LJ. Neuropsychological differences between college students with learning disabilities and those with mild head injury. </w:t>
      </w:r>
      <w:r w:rsidRPr="0012569A">
        <w:rPr>
          <w:rFonts w:ascii="Calibri" w:hAnsi="Calibri" w:cs="Calibri"/>
          <w:i/>
          <w:iCs/>
          <w:sz w:val="22"/>
        </w:rPr>
        <w:t>J Learn Disabil</w:t>
      </w:r>
      <w:r w:rsidRPr="0012569A">
        <w:rPr>
          <w:rFonts w:ascii="Calibri" w:hAnsi="Calibri" w:cs="Calibri"/>
          <w:sz w:val="22"/>
        </w:rPr>
        <w:t>. 1994;27(5):315-32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 </w:t>
      </w:r>
      <w:r w:rsidRPr="0012569A">
        <w:rPr>
          <w:rFonts w:ascii="Calibri" w:hAnsi="Calibri" w:cs="Calibri"/>
          <w:sz w:val="22"/>
        </w:rPr>
        <w:tab/>
        <w:t xml:space="preserve">Bernick C, Banks SJ, Shin W, et al. Repeated head trauma is associated with smaller thalamic volumes and slower processing speed: the Professional Fighters’ Brain Health Study. </w:t>
      </w:r>
      <w:r w:rsidRPr="0012569A">
        <w:rPr>
          <w:rFonts w:ascii="Calibri" w:hAnsi="Calibri" w:cs="Calibri"/>
          <w:i/>
          <w:iCs/>
          <w:sz w:val="22"/>
        </w:rPr>
        <w:t>Br J Sports Med</w:t>
      </w:r>
      <w:r w:rsidRPr="0012569A">
        <w:rPr>
          <w:rFonts w:ascii="Calibri" w:hAnsi="Calibri" w:cs="Calibri"/>
          <w:sz w:val="22"/>
        </w:rPr>
        <w:t>. 2015;49(15):1007-1011. doi:10.1136/bjsports-2014-09387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 </w:t>
      </w:r>
      <w:r w:rsidRPr="0012569A">
        <w:rPr>
          <w:rFonts w:ascii="Calibri" w:hAnsi="Calibri" w:cs="Calibri"/>
          <w:sz w:val="22"/>
        </w:rPr>
        <w:tab/>
        <w:t xml:space="preserve">Biederman J, Feinberg L, Chan J, et al. Mild traumatic brain injury and attention-deficit hyperactivity disorder in young student athletes. </w:t>
      </w:r>
      <w:r w:rsidRPr="0012569A">
        <w:rPr>
          <w:rFonts w:ascii="Calibri" w:hAnsi="Calibri" w:cs="Calibri"/>
          <w:i/>
          <w:iCs/>
          <w:sz w:val="22"/>
        </w:rPr>
        <w:t>J Nerv Ment Dis</w:t>
      </w:r>
      <w:r w:rsidRPr="0012569A">
        <w:rPr>
          <w:rFonts w:ascii="Calibri" w:hAnsi="Calibri" w:cs="Calibri"/>
          <w:sz w:val="22"/>
        </w:rPr>
        <w:t>. 2015;203(11):813-819. doi:10.1097/NMD.0000000000000375.</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3. </w:t>
      </w:r>
      <w:r w:rsidRPr="0012569A">
        <w:rPr>
          <w:rFonts w:ascii="Calibri" w:hAnsi="Calibri" w:cs="Calibri"/>
          <w:sz w:val="22"/>
        </w:rPr>
        <w:tab/>
        <w:t xml:space="preserve">Bigler ED, Jantz PB, Farrer TJ, et al. Day of injury CT and late MRI findings: Cognitive outcome in a paediatric sample with complicated mild traumatic brain injury. </w:t>
      </w:r>
      <w:r w:rsidRPr="0012569A">
        <w:rPr>
          <w:rFonts w:ascii="Calibri" w:hAnsi="Calibri" w:cs="Calibri"/>
          <w:i/>
          <w:iCs/>
          <w:sz w:val="22"/>
        </w:rPr>
        <w:t>Brain Inj</w:t>
      </w:r>
      <w:r w:rsidRPr="0012569A">
        <w:rPr>
          <w:rFonts w:ascii="Calibri" w:hAnsi="Calibri" w:cs="Calibri"/>
          <w:sz w:val="22"/>
        </w:rPr>
        <w:t>. 2015;29(9):1062-1070. doi:10.3109/02699052.2015.101123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 </w:t>
      </w:r>
      <w:r w:rsidRPr="0012569A">
        <w:rPr>
          <w:rFonts w:ascii="Calibri" w:hAnsi="Calibri" w:cs="Calibri"/>
          <w:sz w:val="22"/>
        </w:rPr>
        <w:tab/>
        <w:t xml:space="preserve">Blake ML, Ott S, Villanyi E, Kazhuro K, Schatz P. Influence of language of administration on ImPACT performance by bilingual Spanish–English college students. </w:t>
      </w:r>
      <w:r w:rsidRPr="0012569A">
        <w:rPr>
          <w:rFonts w:ascii="Calibri" w:hAnsi="Calibri" w:cs="Calibri"/>
          <w:i/>
          <w:iCs/>
          <w:sz w:val="22"/>
        </w:rPr>
        <w:t>Arch Clin Neuropsychol</w:t>
      </w:r>
      <w:r w:rsidRPr="0012569A">
        <w:rPr>
          <w:rFonts w:ascii="Calibri" w:hAnsi="Calibri" w:cs="Calibri"/>
          <w:sz w:val="22"/>
        </w:rPr>
        <w:t>. 2015;30(4):302-309. doi:10.1093/arclin/acv02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 </w:t>
      </w:r>
      <w:r w:rsidRPr="0012569A">
        <w:rPr>
          <w:rFonts w:ascii="Calibri" w:hAnsi="Calibri" w:cs="Calibri"/>
          <w:sz w:val="22"/>
        </w:rPr>
        <w:tab/>
        <w:t xml:space="preserve">Boake C, McCauley SR, Levin HS, et al. Limited agreement between criteria-based diagnoses of postconcussional syndrome. </w:t>
      </w:r>
      <w:r w:rsidRPr="0012569A">
        <w:rPr>
          <w:rFonts w:ascii="Calibri" w:hAnsi="Calibri" w:cs="Calibri"/>
          <w:i/>
          <w:iCs/>
          <w:sz w:val="22"/>
        </w:rPr>
        <w:t>J Neuropsychiatry Clin Neurosci</w:t>
      </w:r>
      <w:r w:rsidRPr="0012569A">
        <w:rPr>
          <w:rFonts w:ascii="Calibri" w:hAnsi="Calibri" w:cs="Calibri"/>
          <w:sz w:val="22"/>
        </w:rPr>
        <w:t>. 2004;16(4):493-499. doi:10.1176/appi.neuropsych.16.4.49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 </w:t>
      </w:r>
      <w:r w:rsidRPr="0012569A">
        <w:rPr>
          <w:rFonts w:ascii="Calibri" w:hAnsi="Calibri" w:cs="Calibri"/>
          <w:sz w:val="22"/>
        </w:rPr>
        <w:tab/>
        <w:t xml:space="preserve">Bolzenius JD, Roskos PT, Salminen LE, Paul RH, Bucholz RD. Cognitive and self-reported psychological outcomes of blast-induced mild traumatic brain injury in veterans: a preliminary study. </w:t>
      </w:r>
      <w:r w:rsidRPr="0012569A">
        <w:rPr>
          <w:rFonts w:ascii="Calibri" w:hAnsi="Calibri" w:cs="Calibri"/>
          <w:i/>
          <w:iCs/>
          <w:sz w:val="22"/>
        </w:rPr>
        <w:t>Appl Neuropsychol Adult</w:t>
      </w:r>
      <w:r w:rsidRPr="0012569A">
        <w:rPr>
          <w:rFonts w:ascii="Calibri" w:hAnsi="Calibri" w:cs="Calibri"/>
          <w:sz w:val="22"/>
        </w:rPr>
        <w:t>. 2015;22(2):79-87. doi:10.1080/23279095.2013.84582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 </w:t>
      </w:r>
      <w:r w:rsidRPr="0012569A">
        <w:rPr>
          <w:rFonts w:ascii="Calibri" w:hAnsi="Calibri" w:cs="Calibri"/>
          <w:sz w:val="22"/>
        </w:rPr>
        <w:tab/>
        <w:t xml:space="preserve">Brooks BL, Daya H, Khan S, Carlson HL, Mikrogianakis A, Barlow KM. Cognition in the emergency department as a predictor of recovery after pediatric mild traumatic brain injury. </w:t>
      </w:r>
      <w:r w:rsidRPr="0012569A">
        <w:rPr>
          <w:rFonts w:ascii="Calibri" w:hAnsi="Calibri" w:cs="Calibri"/>
          <w:i/>
          <w:iCs/>
          <w:sz w:val="22"/>
        </w:rPr>
        <w:t>J Int Neuropsychol Soc</w:t>
      </w:r>
      <w:r w:rsidRPr="0012569A">
        <w:rPr>
          <w:rFonts w:ascii="Calibri" w:hAnsi="Calibri" w:cs="Calibri"/>
          <w:sz w:val="22"/>
        </w:rPr>
        <w:t>. 2016;22(4):379-387. doi:10.1017/S135561771500136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 </w:t>
      </w:r>
      <w:r w:rsidRPr="0012569A">
        <w:rPr>
          <w:rFonts w:ascii="Calibri" w:hAnsi="Calibri" w:cs="Calibri"/>
          <w:sz w:val="22"/>
        </w:rPr>
        <w:tab/>
        <w:t xml:space="preserve">Brooks BL, Khan S, Daya H, Mikrogianakis A, Barlow KM. Neurocognition in the emergency department after a mild traumatic brain injury in youth. </w:t>
      </w:r>
      <w:r w:rsidRPr="0012569A">
        <w:rPr>
          <w:rFonts w:ascii="Calibri" w:hAnsi="Calibri" w:cs="Calibri"/>
          <w:i/>
          <w:iCs/>
          <w:sz w:val="22"/>
        </w:rPr>
        <w:t>J Neurotrauma</w:t>
      </w:r>
      <w:r w:rsidRPr="0012569A">
        <w:rPr>
          <w:rFonts w:ascii="Calibri" w:hAnsi="Calibri" w:cs="Calibri"/>
          <w:sz w:val="22"/>
        </w:rPr>
        <w:t>. 2014;31(20):1744-1749. doi:10.1089/neu.2014.335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 </w:t>
      </w:r>
      <w:r w:rsidRPr="0012569A">
        <w:rPr>
          <w:rFonts w:ascii="Calibri" w:hAnsi="Calibri" w:cs="Calibri"/>
          <w:sz w:val="22"/>
        </w:rPr>
        <w:tab/>
        <w:t xml:space="preserve">Broshek DK, Kaushik T, Freeman JR, Erlanger D, Webbe F, Barth JT. Sex differences in outcome following sports-related concussion. </w:t>
      </w:r>
      <w:r w:rsidRPr="0012569A">
        <w:rPr>
          <w:rFonts w:ascii="Calibri" w:hAnsi="Calibri" w:cs="Calibri"/>
          <w:i/>
          <w:iCs/>
          <w:sz w:val="22"/>
        </w:rPr>
        <w:t>J Neurosurg</w:t>
      </w:r>
      <w:r w:rsidRPr="0012569A">
        <w:rPr>
          <w:rFonts w:ascii="Calibri" w:hAnsi="Calibri" w:cs="Calibri"/>
          <w:sz w:val="22"/>
        </w:rPr>
        <w:t>. 2005;102(5):856–86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 </w:t>
      </w:r>
      <w:r w:rsidRPr="0012569A">
        <w:rPr>
          <w:rFonts w:ascii="Calibri" w:hAnsi="Calibri" w:cs="Calibri"/>
          <w:sz w:val="22"/>
        </w:rPr>
        <w:tab/>
        <w:t xml:space="preserve">Clark AL, Sorg SF, Schiehser DM, et al. White matter associations with performance validity testing in veterans with mild traumatic brain injury: the utility of biomarkers in complicated assessment. </w:t>
      </w:r>
      <w:r w:rsidRPr="0012569A">
        <w:rPr>
          <w:rFonts w:ascii="Calibri" w:hAnsi="Calibri" w:cs="Calibri"/>
          <w:i/>
          <w:iCs/>
          <w:sz w:val="22"/>
        </w:rPr>
        <w:t>J Head Trauma Rehabil</w:t>
      </w:r>
      <w:r w:rsidRPr="0012569A">
        <w:rPr>
          <w:rFonts w:ascii="Calibri" w:hAnsi="Calibri" w:cs="Calibri"/>
          <w:sz w:val="22"/>
        </w:rPr>
        <w:t>. 2016;31(5):346-359. doi:10.1097/HTR.000000000000018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 </w:t>
      </w:r>
      <w:r w:rsidRPr="0012569A">
        <w:rPr>
          <w:rFonts w:ascii="Calibri" w:hAnsi="Calibri" w:cs="Calibri"/>
          <w:sz w:val="22"/>
        </w:rPr>
        <w:tab/>
        <w:t xml:space="preserve">Classen S, Levy C, Meyer DL, Bewernitz M, Lanford DN, Mann WC. Simulated driving performance of combat veterans with mild traumatic brain injury and posttraumatic stress disorder: A pilot study. </w:t>
      </w:r>
      <w:r w:rsidRPr="0012569A">
        <w:rPr>
          <w:rFonts w:ascii="Calibri" w:hAnsi="Calibri" w:cs="Calibri"/>
          <w:i/>
          <w:iCs/>
          <w:sz w:val="22"/>
        </w:rPr>
        <w:t>Am J Occup Ther</w:t>
      </w:r>
      <w:r w:rsidRPr="0012569A">
        <w:rPr>
          <w:rFonts w:ascii="Calibri" w:hAnsi="Calibri" w:cs="Calibri"/>
          <w:sz w:val="22"/>
        </w:rPr>
        <w:t>. 2011;65(4):41-427. doi:10.5014/ajot.2011.00089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 </w:t>
      </w:r>
      <w:r w:rsidRPr="0012569A">
        <w:rPr>
          <w:rFonts w:ascii="Calibri" w:hAnsi="Calibri" w:cs="Calibri"/>
          <w:sz w:val="22"/>
        </w:rPr>
        <w:tab/>
        <w:t xml:space="preserve">Cole WR, Arrieux JP, Schwab K, Ivins BJ, Qashu FM, Lewis SC. Test–retest reliability of four computerized neurocognitive assessment tools in an active duty military population. </w:t>
      </w:r>
      <w:r w:rsidRPr="0012569A">
        <w:rPr>
          <w:rFonts w:ascii="Calibri" w:hAnsi="Calibri" w:cs="Calibri"/>
          <w:i/>
          <w:iCs/>
          <w:sz w:val="22"/>
        </w:rPr>
        <w:t>Arch Clin Neuropsychol</w:t>
      </w:r>
      <w:r w:rsidRPr="0012569A">
        <w:rPr>
          <w:rFonts w:ascii="Calibri" w:hAnsi="Calibri" w:cs="Calibri"/>
          <w:sz w:val="22"/>
        </w:rPr>
        <w:t>. 2013;28(7):732-74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 </w:t>
      </w:r>
      <w:r w:rsidRPr="0012569A">
        <w:rPr>
          <w:rFonts w:ascii="Calibri" w:hAnsi="Calibri" w:cs="Calibri"/>
          <w:sz w:val="22"/>
        </w:rPr>
        <w:tab/>
        <w:t xml:space="preserve">Cole MA, Muir JJ, Gans JJ, et al. Simultaneous treatment of neurocognitive and psychiatric symptoms in veterans with post-traumatic stress disorder and history of mild traumatic brain injury: A pilot study of mindfulness-based stress reduction. </w:t>
      </w:r>
      <w:r w:rsidRPr="0012569A">
        <w:rPr>
          <w:rFonts w:ascii="Calibri" w:hAnsi="Calibri" w:cs="Calibri"/>
          <w:i/>
          <w:iCs/>
          <w:sz w:val="22"/>
        </w:rPr>
        <w:t>Mil Med</w:t>
      </w:r>
      <w:r w:rsidRPr="0012569A">
        <w:rPr>
          <w:rFonts w:ascii="Calibri" w:hAnsi="Calibri" w:cs="Calibri"/>
          <w:sz w:val="22"/>
        </w:rPr>
        <w:t>. 2015;180(9):956-963. doi:10.7205/MILMED-D-14-0058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 </w:t>
      </w:r>
      <w:r w:rsidRPr="0012569A">
        <w:rPr>
          <w:rFonts w:ascii="Calibri" w:hAnsi="Calibri" w:cs="Calibri"/>
          <w:sz w:val="22"/>
        </w:rPr>
        <w:tab/>
        <w:t xml:space="preserve">Collins MW, Grindel SH, Lovell MR, et al. Relationship between concussion and neuropsychological performance in college football players. </w:t>
      </w:r>
      <w:r w:rsidRPr="0012569A">
        <w:rPr>
          <w:rFonts w:ascii="Calibri" w:hAnsi="Calibri" w:cs="Calibri"/>
          <w:i/>
          <w:iCs/>
          <w:sz w:val="22"/>
        </w:rPr>
        <w:t>JAMA J Am Med Assoc</w:t>
      </w:r>
      <w:r w:rsidRPr="0012569A">
        <w:rPr>
          <w:rFonts w:ascii="Calibri" w:hAnsi="Calibri" w:cs="Calibri"/>
          <w:sz w:val="22"/>
        </w:rPr>
        <w:t>. 1999;282(10):964-970. doi:10.1001/jama.282.10.964.</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5. </w:t>
      </w:r>
      <w:r w:rsidRPr="0012569A">
        <w:rPr>
          <w:rFonts w:ascii="Calibri" w:hAnsi="Calibri" w:cs="Calibri"/>
          <w:sz w:val="22"/>
        </w:rPr>
        <w:tab/>
        <w:t xml:space="preserve">Combs HL, Berry DTR, Pape T, et al. The effects of mild traumatic brain injury, post-traumatic stress disorder, and combined mild traumatic brain injury/post-traumatic stress disorder on returning veterans. </w:t>
      </w:r>
      <w:r w:rsidRPr="0012569A">
        <w:rPr>
          <w:rFonts w:ascii="Calibri" w:hAnsi="Calibri" w:cs="Calibri"/>
          <w:i/>
          <w:iCs/>
          <w:sz w:val="22"/>
        </w:rPr>
        <w:t>J Neurotrauma</w:t>
      </w:r>
      <w:r w:rsidRPr="0012569A">
        <w:rPr>
          <w:rFonts w:ascii="Calibri" w:hAnsi="Calibri" w:cs="Calibri"/>
          <w:sz w:val="22"/>
        </w:rPr>
        <w:t>. 2015;32(13):956-966. doi:10.1089/neu.2014.358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 </w:t>
      </w:r>
      <w:r w:rsidRPr="0012569A">
        <w:rPr>
          <w:rFonts w:ascii="Calibri" w:hAnsi="Calibri" w:cs="Calibri"/>
          <w:sz w:val="22"/>
        </w:rPr>
        <w:tab/>
        <w:t xml:space="preserve">Coughlin JM, Wang Y, Munro CA, et al. Neuroinflammation and brain atrophy in former NFL players: An in vivo multimodal imaging pilot study. </w:t>
      </w:r>
      <w:r w:rsidRPr="0012569A">
        <w:rPr>
          <w:rFonts w:ascii="Calibri" w:hAnsi="Calibri" w:cs="Calibri"/>
          <w:i/>
          <w:iCs/>
          <w:sz w:val="22"/>
        </w:rPr>
        <w:t>Neurobiol Dis</w:t>
      </w:r>
      <w:r w:rsidRPr="0012569A">
        <w:rPr>
          <w:rFonts w:ascii="Calibri" w:hAnsi="Calibri" w:cs="Calibri"/>
          <w:sz w:val="22"/>
        </w:rPr>
        <w:t>. 2015;74:58-65. doi:10.1016/j.nbd.2014.10.01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7. </w:t>
      </w:r>
      <w:r w:rsidRPr="0012569A">
        <w:rPr>
          <w:rFonts w:ascii="Calibri" w:hAnsi="Calibri" w:cs="Calibri"/>
          <w:sz w:val="22"/>
        </w:rPr>
        <w:tab/>
        <w:t xml:space="preserve">Daniel JC, Olesniewicz MH, Reeves DL, et al. Repeated measures of cognitive processing efficiency in adolescent athletes: Implications for monitoring recovery from concussion. </w:t>
      </w:r>
      <w:r w:rsidRPr="0012569A">
        <w:rPr>
          <w:rFonts w:ascii="Calibri" w:hAnsi="Calibri" w:cs="Calibri"/>
          <w:i/>
          <w:iCs/>
          <w:sz w:val="22"/>
        </w:rPr>
        <w:t>Neuropsychiatry Neuropsychol Behav Neurol</w:t>
      </w:r>
      <w:r w:rsidRPr="0012569A">
        <w:rPr>
          <w:rFonts w:ascii="Calibri" w:hAnsi="Calibri" w:cs="Calibri"/>
          <w:sz w:val="22"/>
        </w:rPr>
        <w:t>. 1999;12(3):167-16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8. </w:t>
      </w:r>
      <w:r w:rsidRPr="0012569A">
        <w:rPr>
          <w:rFonts w:ascii="Calibri" w:hAnsi="Calibri" w:cs="Calibri"/>
          <w:sz w:val="22"/>
        </w:rPr>
        <w:tab/>
        <w:t xml:space="preserve">De Beaumont L, Tremblay S, Henry LC, Poirier J, Lassonde M, Théoret H. Motor system alterations in retired former athletes: The role of aging and concussion history. </w:t>
      </w:r>
      <w:r w:rsidRPr="0012569A">
        <w:rPr>
          <w:rFonts w:ascii="Calibri" w:hAnsi="Calibri" w:cs="Calibri"/>
          <w:i/>
          <w:iCs/>
          <w:sz w:val="22"/>
        </w:rPr>
        <w:t>BMC Neurol</w:t>
      </w:r>
      <w:r w:rsidRPr="0012569A">
        <w:rPr>
          <w:rFonts w:ascii="Calibri" w:hAnsi="Calibri" w:cs="Calibri"/>
          <w:sz w:val="22"/>
        </w:rPr>
        <w:t>. 2013;13(1):1-10. doi:10.1186/1471-2377-13-10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9. </w:t>
      </w:r>
      <w:r w:rsidRPr="0012569A">
        <w:rPr>
          <w:rFonts w:ascii="Calibri" w:hAnsi="Calibri" w:cs="Calibri"/>
          <w:sz w:val="22"/>
        </w:rPr>
        <w:tab/>
        <w:t xml:space="preserve">Didehbani N, Cullum CM, Mansinghani S, Conover H, Hart JJ. Depressive symptoms and concussions in aging retired NFL players. </w:t>
      </w:r>
      <w:r w:rsidRPr="0012569A">
        <w:rPr>
          <w:rFonts w:ascii="Calibri" w:hAnsi="Calibri" w:cs="Calibri"/>
          <w:i/>
          <w:iCs/>
          <w:sz w:val="22"/>
        </w:rPr>
        <w:t>Arch Clin Neuropsychol</w:t>
      </w:r>
      <w:r w:rsidRPr="0012569A">
        <w:rPr>
          <w:rFonts w:ascii="Calibri" w:hAnsi="Calibri" w:cs="Calibri"/>
          <w:sz w:val="22"/>
        </w:rPr>
        <w:t>. 2013;28(5):418-424. doi:10.1093/arclin/act02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0. </w:t>
      </w:r>
      <w:r w:rsidRPr="0012569A">
        <w:rPr>
          <w:rFonts w:ascii="Calibri" w:hAnsi="Calibri" w:cs="Calibri"/>
          <w:sz w:val="22"/>
        </w:rPr>
        <w:tab/>
        <w:t xml:space="preserve">Dretsch MN, Kelly MP, Coldren RL, Parish RV, Russell ML. No significant acute and subacute differences between blast and blunt concussions across multiple neurocognitive measures and symptoms in deployed soldiers. </w:t>
      </w:r>
      <w:r w:rsidRPr="0012569A">
        <w:rPr>
          <w:rFonts w:ascii="Calibri" w:hAnsi="Calibri" w:cs="Calibri"/>
          <w:i/>
          <w:iCs/>
          <w:sz w:val="22"/>
        </w:rPr>
        <w:t>J Neurotrauma</w:t>
      </w:r>
      <w:r w:rsidRPr="0012569A">
        <w:rPr>
          <w:rFonts w:ascii="Calibri" w:hAnsi="Calibri" w:cs="Calibri"/>
          <w:sz w:val="22"/>
        </w:rPr>
        <w:t>. 2015;32(16):1217-1222. doi:10.1089/neu.2014.363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1. </w:t>
      </w:r>
      <w:r w:rsidRPr="0012569A">
        <w:rPr>
          <w:rFonts w:ascii="Calibri" w:hAnsi="Calibri" w:cs="Calibri"/>
          <w:sz w:val="22"/>
        </w:rPr>
        <w:tab/>
        <w:t xml:space="preserve">Dretsch MN, Parish R, Kelly M, Coldren R, Russell M. Eight-Day Temporal Stability of the Automated Neuropsychological Assessment Metric (ANAM) in a Deployment Environment. </w:t>
      </w:r>
      <w:r w:rsidRPr="0012569A">
        <w:rPr>
          <w:rFonts w:ascii="Calibri" w:hAnsi="Calibri" w:cs="Calibri"/>
          <w:i/>
          <w:iCs/>
          <w:sz w:val="22"/>
        </w:rPr>
        <w:t>Appl Neuropsychol Adult</w:t>
      </w:r>
      <w:r w:rsidRPr="0012569A">
        <w:rPr>
          <w:rFonts w:ascii="Calibri" w:hAnsi="Calibri" w:cs="Calibri"/>
          <w:sz w:val="22"/>
        </w:rPr>
        <w:t>. 2015;22(4):304-310. doi:10.1080/23279095.2014.92645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2. </w:t>
      </w:r>
      <w:r w:rsidRPr="0012569A">
        <w:rPr>
          <w:rFonts w:ascii="Calibri" w:hAnsi="Calibri" w:cs="Calibri"/>
          <w:sz w:val="22"/>
        </w:rPr>
        <w:tab/>
        <w:t xml:space="preserve">Dretsch MN, Silverberg ND, Iverson GL. Multiple past concussions are associated with ongoing post-concussive symptoms but not cognitive impairment in active-duty army soldiers. </w:t>
      </w:r>
      <w:r w:rsidRPr="0012569A">
        <w:rPr>
          <w:rFonts w:ascii="Calibri" w:hAnsi="Calibri" w:cs="Calibri"/>
          <w:i/>
          <w:iCs/>
          <w:sz w:val="22"/>
        </w:rPr>
        <w:t>J Neurotrauma</w:t>
      </w:r>
      <w:r w:rsidRPr="0012569A">
        <w:rPr>
          <w:rFonts w:ascii="Calibri" w:hAnsi="Calibri" w:cs="Calibri"/>
          <w:sz w:val="22"/>
        </w:rPr>
        <w:t>. 2015;32(17):1301-1306. doi:10.1089/neu.2014.381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3. </w:t>
      </w:r>
      <w:r w:rsidRPr="0012569A">
        <w:rPr>
          <w:rFonts w:ascii="Calibri" w:hAnsi="Calibri" w:cs="Calibri"/>
          <w:sz w:val="22"/>
        </w:rPr>
        <w:tab/>
        <w:t xml:space="preserve">Durazzo TC, Abadjian L, Kincaid A, Bilovsky-Muniz T, Boreta L, Gauger GE. The Influence of Chronic Cigarette Smoking on Neurocognitive Recovery after Mild Traumatic Brain Injury. </w:t>
      </w:r>
      <w:r w:rsidRPr="0012569A">
        <w:rPr>
          <w:rFonts w:ascii="Calibri" w:hAnsi="Calibri" w:cs="Calibri"/>
          <w:i/>
          <w:iCs/>
          <w:sz w:val="22"/>
        </w:rPr>
        <w:t>J Neurotrauma</w:t>
      </w:r>
      <w:r w:rsidRPr="0012569A">
        <w:rPr>
          <w:rFonts w:ascii="Calibri" w:hAnsi="Calibri" w:cs="Calibri"/>
          <w:sz w:val="22"/>
        </w:rPr>
        <w:t>. 2013;30(11):1013-102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4. </w:t>
      </w:r>
      <w:r w:rsidRPr="0012569A">
        <w:rPr>
          <w:rFonts w:ascii="Calibri" w:hAnsi="Calibri" w:cs="Calibri"/>
          <w:sz w:val="22"/>
        </w:rPr>
        <w:tab/>
        <w:t xml:space="preserve">Echemendia RJ, Putukian M, Mackin RS, Julian L, Shoss N. Neuropsychological test performance prior to and following sports-related mild traumatic brain injury. </w:t>
      </w:r>
      <w:r w:rsidRPr="0012569A">
        <w:rPr>
          <w:rFonts w:ascii="Calibri" w:hAnsi="Calibri" w:cs="Calibri"/>
          <w:i/>
          <w:iCs/>
          <w:sz w:val="22"/>
        </w:rPr>
        <w:t>Clin J Sport Med</w:t>
      </w:r>
      <w:r w:rsidRPr="0012569A">
        <w:rPr>
          <w:rFonts w:ascii="Calibri" w:hAnsi="Calibri" w:cs="Calibri"/>
          <w:sz w:val="22"/>
        </w:rPr>
        <w:t>. 2001;11(1):23–3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5. </w:t>
      </w:r>
      <w:r w:rsidRPr="0012569A">
        <w:rPr>
          <w:rFonts w:ascii="Calibri" w:hAnsi="Calibri" w:cs="Calibri"/>
          <w:sz w:val="22"/>
        </w:rPr>
        <w:tab/>
        <w:t xml:space="preserve">Erlanger D, Feldman D, Kutner K, et al. Development and validation of a web-based neuropsychological test protocol for sports-related return-to-play decision-making. </w:t>
      </w:r>
      <w:r w:rsidRPr="0012569A">
        <w:rPr>
          <w:rFonts w:ascii="Calibri" w:hAnsi="Calibri" w:cs="Calibri"/>
          <w:i/>
          <w:iCs/>
          <w:sz w:val="22"/>
        </w:rPr>
        <w:t>Arch Clin Neuropsychol</w:t>
      </w:r>
      <w:r w:rsidRPr="0012569A">
        <w:rPr>
          <w:rFonts w:ascii="Calibri" w:hAnsi="Calibri" w:cs="Calibri"/>
          <w:sz w:val="22"/>
        </w:rPr>
        <w:t>. 2003;18(3):293-316. doi:10.1016/S0887-6177(02)00138-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6. </w:t>
      </w:r>
      <w:r w:rsidRPr="0012569A">
        <w:rPr>
          <w:rFonts w:ascii="Calibri" w:hAnsi="Calibri" w:cs="Calibri"/>
          <w:sz w:val="22"/>
        </w:rPr>
        <w:tab/>
        <w:t xml:space="preserve">Ettenhofer ML, Abeles N. The significance of mild traumatic brain injury to cognition and self-reported symptoms in long-term recovery from injury. </w:t>
      </w:r>
      <w:r w:rsidRPr="0012569A">
        <w:rPr>
          <w:rFonts w:ascii="Calibri" w:hAnsi="Calibri" w:cs="Calibri"/>
          <w:i/>
          <w:iCs/>
          <w:sz w:val="22"/>
        </w:rPr>
        <w:t>J Clin Exp Neuropsychol</w:t>
      </w:r>
      <w:r w:rsidRPr="0012569A">
        <w:rPr>
          <w:rFonts w:ascii="Calibri" w:hAnsi="Calibri" w:cs="Calibri"/>
          <w:sz w:val="22"/>
        </w:rPr>
        <w:t>. 2008;31(3):363-372. doi:10.1080/1380339080217527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7. </w:t>
      </w:r>
      <w:r w:rsidRPr="0012569A">
        <w:rPr>
          <w:rFonts w:ascii="Calibri" w:hAnsi="Calibri" w:cs="Calibri"/>
          <w:sz w:val="22"/>
        </w:rPr>
        <w:tab/>
        <w:t xml:space="preserve">Fann JR, Uomoto JM, Katon WJ. Cognitive improvement with treatment of depression following mild traumatic brain injury. </w:t>
      </w:r>
      <w:r w:rsidRPr="0012569A">
        <w:rPr>
          <w:rFonts w:ascii="Calibri" w:hAnsi="Calibri" w:cs="Calibri"/>
          <w:i/>
          <w:iCs/>
          <w:sz w:val="22"/>
        </w:rPr>
        <w:t>Psychosomatics</w:t>
      </w:r>
      <w:r w:rsidRPr="0012569A">
        <w:rPr>
          <w:rFonts w:ascii="Calibri" w:hAnsi="Calibri" w:cs="Calibri"/>
          <w:sz w:val="22"/>
        </w:rPr>
        <w:t>. 2001;42(1):48-54. doi:10.1176/appi.psy.42.1.48.</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38. </w:t>
      </w:r>
      <w:r w:rsidRPr="0012569A">
        <w:rPr>
          <w:rFonts w:ascii="Calibri" w:hAnsi="Calibri" w:cs="Calibri"/>
          <w:sz w:val="22"/>
        </w:rPr>
        <w:tab/>
        <w:t xml:space="preserve">Fay TB, Yeates KO, Taylor HG, et al. Cognitive reserve as a moderator of postconcussive symptoms in children with complicated and uncomplicated mild traumatic brain injury. </w:t>
      </w:r>
      <w:r w:rsidRPr="0012569A">
        <w:rPr>
          <w:rFonts w:ascii="Calibri" w:hAnsi="Calibri" w:cs="Calibri"/>
          <w:i/>
          <w:iCs/>
          <w:sz w:val="22"/>
        </w:rPr>
        <w:t>J Int Neuropsychol Soc</w:t>
      </w:r>
      <w:r w:rsidRPr="0012569A">
        <w:rPr>
          <w:rFonts w:ascii="Calibri" w:hAnsi="Calibri" w:cs="Calibri"/>
          <w:sz w:val="22"/>
        </w:rPr>
        <w:t>. 2010;16(1):94-105. doi:10.1017/S13556177099910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39. </w:t>
      </w:r>
      <w:r w:rsidRPr="0012569A">
        <w:rPr>
          <w:rFonts w:ascii="Calibri" w:hAnsi="Calibri" w:cs="Calibri"/>
          <w:sz w:val="22"/>
        </w:rPr>
        <w:tab/>
        <w:t xml:space="preserve">Fisher DC, Ledbetter MF, Cohen NJ, Marmor D, Tulsky DS. WAIS-III and WMS-III profiles of mildly to severely brain-injured patients. </w:t>
      </w:r>
      <w:r w:rsidRPr="0012569A">
        <w:rPr>
          <w:rFonts w:ascii="Calibri" w:hAnsi="Calibri" w:cs="Calibri"/>
          <w:i/>
          <w:iCs/>
          <w:sz w:val="22"/>
        </w:rPr>
        <w:t>Appl Neuropsychol</w:t>
      </w:r>
      <w:r w:rsidRPr="0012569A">
        <w:rPr>
          <w:rFonts w:ascii="Calibri" w:hAnsi="Calibri" w:cs="Calibri"/>
          <w:sz w:val="22"/>
        </w:rPr>
        <w:t>. 2000;7(3):126–132. doi:10.1207/S15324826AN0703_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0. </w:t>
      </w:r>
      <w:r w:rsidRPr="0012569A">
        <w:rPr>
          <w:rFonts w:ascii="Calibri" w:hAnsi="Calibri" w:cs="Calibri"/>
          <w:sz w:val="22"/>
        </w:rPr>
        <w:tab/>
        <w:t xml:space="preserve">Franke LM, Czarnota JN, Ketchum JM, Walker WC. Factor analysis of persistent postconcussive symptoms within a military sample with blast exposure. </w:t>
      </w:r>
      <w:r w:rsidRPr="0012569A">
        <w:rPr>
          <w:rFonts w:ascii="Calibri" w:hAnsi="Calibri" w:cs="Calibri"/>
          <w:i/>
          <w:iCs/>
          <w:sz w:val="22"/>
        </w:rPr>
        <w:t>J Head Trauma Rehabil</w:t>
      </w:r>
      <w:r w:rsidRPr="0012569A">
        <w:rPr>
          <w:rFonts w:ascii="Calibri" w:hAnsi="Calibri" w:cs="Calibri"/>
          <w:sz w:val="22"/>
        </w:rPr>
        <w:t>. 2015;30(1):E34-E4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1. </w:t>
      </w:r>
      <w:r w:rsidRPr="0012569A">
        <w:rPr>
          <w:rFonts w:ascii="Calibri" w:hAnsi="Calibri" w:cs="Calibri"/>
          <w:sz w:val="22"/>
        </w:rPr>
        <w:tab/>
        <w:t xml:space="preserve">Gill J, Merchant-Borna K, Lee H, et al. Sports-related concussion results in differential expression of nuclear factor-κb pathway genes in peripheral blood during the acute and subacute periods. </w:t>
      </w:r>
      <w:r w:rsidRPr="0012569A">
        <w:rPr>
          <w:rFonts w:ascii="Calibri" w:hAnsi="Calibri" w:cs="Calibri"/>
          <w:i/>
          <w:iCs/>
          <w:sz w:val="22"/>
        </w:rPr>
        <w:t>J Head Trauma Rehabil</w:t>
      </w:r>
      <w:r w:rsidRPr="0012569A">
        <w:rPr>
          <w:rFonts w:ascii="Calibri" w:hAnsi="Calibri" w:cs="Calibri"/>
          <w:sz w:val="22"/>
        </w:rPr>
        <w:t>. 2016;31(4):269-27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2. </w:t>
      </w:r>
      <w:r w:rsidRPr="0012569A">
        <w:rPr>
          <w:rFonts w:ascii="Calibri" w:hAnsi="Calibri" w:cs="Calibri"/>
          <w:sz w:val="22"/>
        </w:rPr>
        <w:tab/>
        <w:t xml:space="preserve">Gordon SN, Fitzpatrick PJ, Hilsabeck RC. No effect of PTSD and other psychiatric disorders on cognitive functioning in veterans with mild TBI. </w:t>
      </w:r>
      <w:r w:rsidRPr="0012569A">
        <w:rPr>
          <w:rFonts w:ascii="Calibri" w:hAnsi="Calibri" w:cs="Calibri"/>
          <w:i/>
          <w:iCs/>
          <w:sz w:val="22"/>
        </w:rPr>
        <w:t>Clin Neuropsychol</w:t>
      </w:r>
      <w:r w:rsidRPr="0012569A">
        <w:rPr>
          <w:rFonts w:ascii="Calibri" w:hAnsi="Calibri" w:cs="Calibri"/>
          <w:sz w:val="22"/>
        </w:rPr>
        <w:t>. 2011;25(3):337-347. doi:10.1080/13854046.2010.55063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3. </w:t>
      </w:r>
      <w:r w:rsidRPr="0012569A">
        <w:rPr>
          <w:rFonts w:ascii="Calibri" w:hAnsi="Calibri" w:cs="Calibri"/>
          <w:sz w:val="22"/>
        </w:rPr>
        <w:tab/>
        <w:t xml:space="preserve">Greiffenstein MF, Baker WJ. Premorbid clues? Preinjury scholastic performance and present neuropsychological functioning in late postconcussion syndrome. </w:t>
      </w:r>
      <w:r w:rsidRPr="0012569A">
        <w:rPr>
          <w:rFonts w:ascii="Calibri" w:hAnsi="Calibri" w:cs="Calibri"/>
          <w:i/>
          <w:iCs/>
          <w:sz w:val="22"/>
        </w:rPr>
        <w:t>Clin Neuropsychol</w:t>
      </w:r>
      <w:r w:rsidRPr="0012569A">
        <w:rPr>
          <w:rFonts w:ascii="Calibri" w:hAnsi="Calibri" w:cs="Calibri"/>
          <w:sz w:val="22"/>
        </w:rPr>
        <w:t>. 2003;17(4):561-573. doi:10.1076/clin.17.4.561.2793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4. </w:t>
      </w:r>
      <w:r w:rsidRPr="0012569A">
        <w:rPr>
          <w:rFonts w:ascii="Calibri" w:hAnsi="Calibri" w:cs="Calibri"/>
          <w:sz w:val="22"/>
        </w:rPr>
        <w:tab/>
        <w:t xml:space="preserve">Grills CE, Armistead-Jehle PJ. Performance validity test and neuropsychological assessment battery screening module performances in an active-duty sample with a history of concussion. </w:t>
      </w:r>
      <w:r w:rsidRPr="0012569A">
        <w:rPr>
          <w:rFonts w:ascii="Calibri" w:hAnsi="Calibri" w:cs="Calibri"/>
          <w:i/>
          <w:iCs/>
          <w:sz w:val="22"/>
        </w:rPr>
        <w:t>Appl Neuropsychol Adult</w:t>
      </w:r>
      <w:r w:rsidRPr="0012569A">
        <w:rPr>
          <w:rFonts w:ascii="Calibri" w:hAnsi="Calibri" w:cs="Calibri"/>
          <w:sz w:val="22"/>
        </w:rPr>
        <w:t>. 2016;23(4):295-301. doi:10.1080/23279095.2015.107971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5. </w:t>
      </w:r>
      <w:r w:rsidRPr="0012569A">
        <w:rPr>
          <w:rFonts w:ascii="Calibri" w:hAnsi="Calibri" w:cs="Calibri"/>
          <w:sz w:val="22"/>
        </w:rPr>
        <w:tab/>
        <w:t xml:space="preserve">Hänninen T, Tuominen M, Parkkari J, et al. Sport concussion assessment tool - 3rd edition - normative reference values for professional ice hockey players. </w:t>
      </w:r>
      <w:r w:rsidRPr="0012569A">
        <w:rPr>
          <w:rFonts w:ascii="Calibri" w:hAnsi="Calibri" w:cs="Calibri"/>
          <w:i/>
          <w:iCs/>
          <w:sz w:val="22"/>
        </w:rPr>
        <w:t>J Sci Med Sport</w:t>
      </w:r>
      <w:r w:rsidRPr="0012569A">
        <w:rPr>
          <w:rFonts w:ascii="Calibri" w:hAnsi="Calibri" w:cs="Calibri"/>
          <w:sz w:val="22"/>
        </w:rPr>
        <w:t>. 2016;19(8):636-641. doi:10.1016/j.jsams.2015.08.00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6. </w:t>
      </w:r>
      <w:r w:rsidRPr="0012569A">
        <w:rPr>
          <w:rFonts w:ascii="Calibri" w:hAnsi="Calibri" w:cs="Calibri"/>
          <w:sz w:val="22"/>
        </w:rPr>
        <w:tab/>
        <w:t xml:space="preserve">Hanna-Pladdy B, Berry ZM, Bennett T, Phillips HL, Gouvier WD. Stress as a diagnostic challenge for postconcussive symptoms: Sequelae of mild traumatic brain injury or physiological stress response. </w:t>
      </w:r>
      <w:r w:rsidRPr="0012569A">
        <w:rPr>
          <w:rFonts w:ascii="Calibri" w:hAnsi="Calibri" w:cs="Calibri"/>
          <w:i/>
          <w:iCs/>
          <w:sz w:val="22"/>
        </w:rPr>
        <w:t>Clin Neuropsychol</w:t>
      </w:r>
      <w:r w:rsidRPr="0012569A">
        <w:rPr>
          <w:rFonts w:ascii="Calibri" w:hAnsi="Calibri" w:cs="Calibri"/>
          <w:sz w:val="22"/>
        </w:rPr>
        <w:t>. 2001;15(3):289-304. doi:10.1076/clin.15.3.289.1027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7. </w:t>
      </w:r>
      <w:r w:rsidRPr="0012569A">
        <w:rPr>
          <w:rFonts w:ascii="Calibri" w:hAnsi="Calibri" w:cs="Calibri"/>
          <w:sz w:val="22"/>
        </w:rPr>
        <w:tab/>
        <w:t xml:space="preserve">Hart JJ, Kraut MA, Womack KB, et al. Neuroimaging of cognitive dysfunction and depression in aging retired national football league players: A cross-sectional study. </w:t>
      </w:r>
      <w:r w:rsidRPr="0012569A">
        <w:rPr>
          <w:rFonts w:ascii="Calibri" w:hAnsi="Calibri" w:cs="Calibri"/>
          <w:i/>
          <w:iCs/>
          <w:sz w:val="22"/>
        </w:rPr>
        <w:t>JAMA Neurol</w:t>
      </w:r>
      <w:r w:rsidRPr="0012569A">
        <w:rPr>
          <w:rFonts w:ascii="Calibri" w:hAnsi="Calibri" w:cs="Calibri"/>
          <w:sz w:val="22"/>
        </w:rPr>
        <w:t>. 2013;70(3):326-335. doi:10.1001/2013.jamaneurol.34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8. </w:t>
      </w:r>
      <w:r w:rsidRPr="0012569A">
        <w:rPr>
          <w:rFonts w:ascii="Calibri" w:hAnsi="Calibri" w:cs="Calibri"/>
          <w:sz w:val="22"/>
        </w:rPr>
        <w:tab/>
        <w:t xml:space="preserve">Hess DW, Marwitz JH, Kreutzer JS. Neuropsychological impairments after spinal cord injury: A comparative study with mild traumatic brain injury. </w:t>
      </w:r>
      <w:r w:rsidRPr="0012569A">
        <w:rPr>
          <w:rFonts w:ascii="Calibri" w:hAnsi="Calibri" w:cs="Calibri"/>
          <w:i/>
          <w:iCs/>
          <w:sz w:val="22"/>
        </w:rPr>
        <w:t>Rehabil Psychol</w:t>
      </w:r>
      <w:r w:rsidRPr="0012569A">
        <w:rPr>
          <w:rFonts w:ascii="Calibri" w:hAnsi="Calibri" w:cs="Calibri"/>
          <w:sz w:val="22"/>
        </w:rPr>
        <w:t>. 2003;48(3):151-156. doi:10.1037/0090-5550.48.3.15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49. </w:t>
      </w:r>
      <w:r w:rsidRPr="0012569A">
        <w:rPr>
          <w:rFonts w:ascii="Calibri" w:hAnsi="Calibri" w:cs="Calibri"/>
          <w:sz w:val="22"/>
        </w:rPr>
        <w:tab/>
        <w:t xml:space="preserve">Hill BD, Rohling ML, Boettcher AC, Meyers JE. Cognitive intra-individual variability has a positive association with traumatic brain injury severity and suboptimal effort. </w:t>
      </w:r>
      <w:r w:rsidRPr="0012569A">
        <w:rPr>
          <w:rFonts w:ascii="Calibri" w:hAnsi="Calibri" w:cs="Calibri"/>
          <w:i/>
          <w:iCs/>
          <w:sz w:val="22"/>
        </w:rPr>
        <w:t>Arch Clin Neuropsychol</w:t>
      </w:r>
      <w:r w:rsidRPr="0012569A">
        <w:rPr>
          <w:rFonts w:ascii="Calibri" w:hAnsi="Calibri" w:cs="Calibri"/>
          <w:sz w:val="22"/>
        </w:rPr>
        <w:t>. 2013;28(7):640-648. doi:10.1093/arclin/act045.</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50. </w:t>
      </w:r>
      <w:r w:rsidRPr="0012569A">
        <w:rPr>
          <w:rFonts w:ascii="Calibri" w:hAnsi="Calibri" w:cs="Calibri"/>
          <w:sz w:val="22"/>
        </w:rPr>
        <w:tab/>
        <w:t xml:space="preserve">Hill BD, Womble MN, Rohling ML. Logistic regression function for detection of suspicious performance during baseline evaluations using concussion vital signs. </w:t>
      </w:r>
      <w:r w:rsidRPr="0012569A">
        <w:rPr>
          <w:rFonts w:ascii="Calibri" w:hAnsi="Calibri" w:cs="Calibri"/>
          <w:i/>
          <w:iCs/>
          <w:sz w:val="22"/>
        </w:rPr>
        <w:t>Appl Neuropsychol Adult</w:t>
      </w:r>
      <w:r w:rsidRPr="0012569A">
        <w:rPr>
          <w:rFonts w:ascii="Calibri" w:hAnsi="Calibri" w:cs="Calibri"/>
          <w:sz w:val="22"/>
        </w:rPr>
        <w:t>. 2015;22(3):233-240. doi:10.1080/23279095.2014.91021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1. </w:t>
      </w:r>
      <w:r w:rsidRPr="0012569A">
        <w:rPr>
          <w:rFonts w:ascii="Calibri" w:hAnsi="Calibri" w:cs="Calibri"/>
          <w:sz w:val="22"/>
        </w:rPr>
        <w:tab/>
        <w:t xml:space="preserve">Hinton-Bayre AD, Geffen G, McFarland K. Mild head injury and speed of information processing: a prospective study of professional rugby league players. </w:t>
      </w:r>
      <w:r w:rsidRPr="0012569A">
        <w:rPr>
          <w:rFonts w:ascii="Calibri" w:hAnsi="Calibri" w:cs="Calibri"/>
          <w:i/>
          <w:iCs/>
          <w:sz w:val="22"/>
        </w:rPr>
        <w:t>J Clin Exp Neuropsychol</w:t>
      </w:r>
      <w:r w:rsidRPr="0012569A">
        <w:rPr>
          <w:rFonts w:ascii="Calibri" w:hAnsi="Calibri" w:cs="Calibri"/>
          <w:sz w:val="22"/>
        </w:rPr>
        <w:t>. 1997;19(2):275-28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2. </w:t>
      </w:r>
      <w:r w:rsidRPr="0012569A">
        <w:rPr>
          <w:rFonts w:ascii="Calibri" w:hAnsi="Calibri" w:cs="Calibri"/>
          <w:sz w:val="22"/>
        </w:rPr>
        <w:tab/>
        <w:t xml:space="preserve">Hunt TN, Ferrara MS. Age-related differences in neuropsychological testing among high school athletes. </w:t>
      </w:r>
      <w:r w:rsidRPr="0012569A">
        <w:rPr>
          <w:rFonts w:ascii="Calibri" w:hAnsi="Calibri" w:cs="Calibri"/>
          <w:i/>
          <w:iCs/>
          <w:sz w:val="22"/>
        </w:rPr>
        <w:t>J Athl Train</w:t>
      </w:r>
      <w:r w:rsidRPr="0012569A">
        <w:rPr>
          <w:rFonts w:ascii="Calibri" w:hAnsi="Calibri" w:cs="Calibri"/>
          <w:sz w:val="22"/>
        </w:rPr>
        <w:t>. 2009;44(4):405-40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3. </w:t>
      </w:r>
      <w:r w:rsidRPr="0012569A">
        <w:rPr>
          <w:rFonts w:ascii="Calibri" w:hAnsi="Calibri" w:cs="Calibri"/>
          <w:sz w:val="22"/>
        </w:rPr>
        <w:tab/>
        <w:t xml:space="preserve">Ivins BJ, Lange RT, Cole WR, Kane R, Schwab KA, Iverson GL. Using base rates of low scores to interpret the ANAM4 TBI-MIL battery following mild traumatic brain injury. </w:t>
      </w:r>
      <w:r w:rsidRPr="0012569A">
        <w:rPr>
          <w:rFonts w:ascii="Calibri" w:hAnsi="Calibri" w:cs="Calibri"/>
          <w:i/>
          <w:iCs/>
          <w:sz w:val="22"/>
        </w:rPr>
        <w:t>Arch Clin Neuropsychol</w:t>
      </w:r>
      <w:r w:rsidRPr="0012569A">
        <w:rPr>
          <w:rFonts w:ascii="Calibri" w:hAnsi="Calibri" w:cs="Calibri"/>
          <w:sz w:val="22"/>
        </w:rPr>
        <w:t>. 2015;30(1):26-38. doi:10.1093/arclin/acu07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4. </w:t>
      </w:r>
      <w:r w:rsidRPr="0012569A">
        <w:rPr>
          <w:rFonts w:ascii="Calibri" w:hAnsi="Calibri" w:cs="Calibri"/>
          <w:sz w:val="22"/>
        </w:rPr>
        <w:tab/>
        <w:t xml:space="preserve">Jamora CW, Schroeder SC, Ruff RM. Pain and mild traumatic brain injury: The implications of pain severity on emotional and cognitive functioning. </w:t>
      </w:r>
      <w:r w:rsidRPr="0012569A">
        <w:rPr>
          <w:rFonts w:ascii="Calibri" w:hAnsi="Calibri" w:cs="Calibri"/>
          <w:i/>
          <w:iCs/>
          <w:sz w:val="22"/>
        </w:rPr>
        <w:t>Brain Inj</w:t>
      </w:r>
      <w:r w:rsidRPr="0012569A">
        <w:rPr>
          <w:rFonts w:ascii="Calibri" w:hAnsi="Calibri" w:cs="Calibri"/>
          <w:sz w:val="22"/>
        </w:rPr>
        <w:t>. 2013;27(10):1134-1140. doi:10.3109/02699052.2013.80419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5. </w:t>
      </w:r>
      <w:r w:rsidRPr="0012569A">
        <w:rPr>
          <w:rFonts w:ascii="Calibri" w:hAnsi="Calibri" w:cs="Calibri"/>
          <w:sz w:val="22"/>
        </w:rPr>
        <w:tab/>
        <w:t xml:space="preserve">Jones NS, Walter KD, Caplinger R, Wright D, Raasch WG, Young C. Effect of education and language on baseline concussion screening tests in professional baseball players. </w:t>
      </w:r>
      <w:r w:rsidRPr="0012569A">
        <w:rPr>
          <w:rFonts w:ascii="Calibri" w:hAnsi="Calibri" w:cs="Calibri"/>
          <w:i/>
          <w:iCs/>
          <w:sz w:val="22"/>
        </w:rPr>
        <w:t>Clin J Sport Med</w:t>
      </w:r>
      <w:r w:rsidRPr="0012569A">
        <w:rPr>
          <w:rFonts w:ascii="Calibri" w:hAnsi="Calibri" w:cs="Calibri"/>
          <w:sz w:val="22"/>
        </w:rPr>
        <w:t>. 2014;24(4):284-288. doi:10.1097/JSM.000000000000003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6. </w:t>
      </w:r>
      <w:r w:rsidRPr="0012569A">
        <w:rPr>
          <w:rFonts w:ascii="Calibri" w:hAnsi="Calibri" w:cs="Calibri"/>
          <w:sz w:val="22"/>
        </w:rPr>
        <w:tab/>
        <w:t xml:space="preserve">Kashluba S, Hanks RA, Casey JE, Millis SR. Neuropsychologic and functional outcome after complicated mild traumatic brain injury. </w:t>
      </w:r>
      <w:r w:rsidRPr="0012569A">
        <w:rPr>
          <w:rFonts w:ascii="Calibri" w:hAnsi="Calibri" w:cs="Calibri"/>
          <w:i/>
          <w:iCs/>
          <w:sz w:val="22"/>
        </w:rPr>
        <w:t>Arch Phys Med Rehabil</w:t>
      </w:r>
      <w:r w:rsidRPr="0012569A">
        <w:rPr>
          <w:rFonts w:ascii="Calibri" w:hAnsi="Calibri" w:cs="Calibri"/>
          <w:sz w:val="22"/>
        </w:rPr>
        <w:t>. 2008;89(5):904-91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7. </w:t>
      </w:r>
      <w:r w:rsidRPr="0012569A">
        <w:rPr>
          <w:rFonts w:ascii="Calibri" w:hAnsi="Calibri" w:cs="Calibri"/>
          <w:sz w:val="22"/>
        </w:rPr>
        <w:tab/>
        <w:t xml:space="preserve">Killam C, Cautin RL, Santucci AC. Assessing the enduring residual neuropsychological effects of head trauma in college athletes who participate in contact sports. </w:t>
      </w:r>
      <w:r w:rsidRPr="0012569A">
        <w:rPr>
          <w:rFonts w:ascii="Calibri" w:hAnsi="Calibri" w:cs="Calibri"/>
          <w:i/>
          <w:iCs/>
          <w:sz w:val="22"/>
        </w:rPr>
        <w:t>Arch Clin Neuropsychol</w:t>
      </w:r>
      <w:r w:rsidRPr="0012569A">
        <w:rPr>
          <w:rFonts w:ascii="Calibri" w:hAnsi="Calibri" w:cs="Calibri"/>
          <w:sz w:val="22"/>
        </w:rPr>
        <w:t>. 2005;20(5):599-611. doi:10.1016/j.acn.2005.02.00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8. </w:t>
      </w:r>
      <w:r w:rsidRPr="0012569A">
        <w:rPr>
          <w:rFonts w:ascii="Calibri" w:hAnsi="Calibri" w:cs="Calibri"/>
          <w:sz w:val="22"/>
        </w:rPr>
        <w:tab/>
        <w:t xml:space="preserve">Kontos AP, Elbin RJ, Covassin T, Larson E. Exploring differences in computerized neurocognitive concussion testing between African American and White athletes. </w:t>
      </w:r>
      <w:r w:rsidRPr="0012569A">
        <w:rPr>
          <w:rFonts w:ascii="Calibri" w:hAnsi="Calibri" w:cs="Calibri"/>
          <w:i/>
          <w:iCs/>
          <w:sz w:val="22"/>
        </w:rPr>
        <w:t>Arch Clin Neuropsychol</w:t>
      </w:r>
      <w:r w:rsidRPr="0012569A">
        <w:rPr>
          <w:rFonts w:ascii="Calibri" w:hAnsi="Calibri" w:cs="Calibri"/>
          <w:sz w:val="22"/>
        </w:rPr>
        <w:t>. 2010;25(8):734-7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59. </w:t>
      </w:r>
      <w:r w:rsidRPr="0012569A">
        <w:rPr>
          <w:rFonts w:ascii="Calibri" w:hAnsi="Calibri" w:cs="Calibri"/>
          <w:sz w:val="22"/>
        </w:rPr>
        <w:tab/>
        <w:t xml:space="preserve">Krishnan M, Smith N, Donders J. Use of the Tower of London—Drexel University, Second Edition (TOLDX) in adults with traumatic brain injury. </w:t>
      </w:r>
      <w:r w:rsidRPr="0012569A">
        <w:rPr>
          <w:rFonts w:ascii="Calibri" w:hAnsi="Calibri" w:cs="Calibri"/>
          <w:i/>
          <w:iCs/>
          <w:sz w:val="22"/>
        </w:rPr>
        <w:t>Clin Neuropsychol</w:t>
      </w:r>
      <w:r w:rsidRPr="0012569A">
        <w:rPr>
          <w:rFonts w:ascii="Calibri" w:hAnsi="Calibri" w:cs="Calibri"/>
          <w:sz w:val="22"/>
        </w:rPr>
        <w:t>. 2012;26(6):951-964. doi:10.1080/13854046.2012.7081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0. </w:t>
      </w:r>
      <w:r w:rsidRPr="0012569A">
        <w:rPr>
          <w:rFonts w:ascii="Calibri" w:hAnsi="Calibri" w:cs="Calibri"/>
          <w:sz w:val="22"/>
        </w:rPr>
        <w:tab/>
        <w:t xml:space="preserve">Krivitzky LS, Roebuck-Spencer TM, Roth RM, Blackstone K, Johnson CP, Gioia G. Functional magnetic resonance imaging of working memory and response inhibition in children with mild traumatic brain injury. </w:t>
      </w:r>
      <w:r w:rsidRPr="0012569A">
        <w:rPr>
          <w:rFonts w:ascii="Calibri" w:hAnsi="Calibri" w:cs="Calibri"/>
          <w:i/>
          <w:iCs/>
          <w:sz w:val="22"/>
        </w:rPr>
        <w:t>J Int Neuropsychol Soc</w:t>
      </w:r>
      <w:r w:rsidRPr="0012569A">
        <w:rPr>
          <w:rFonts w:ascii="Calibri" w:hAnsi="Calibri" w:cs="Calibri"/>
          <w:sz w:val="22"/>
        </w:rPr>
        <w:t>. 2011;17(6):1143-1152. doi:10.1017/S135561771100122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1. </w:t>
      </w:r>
      <w:r w:rsidRPr="0012569A">
        <w:rPr>
          <w:rFonts w:ascii="Calibri" w:hAnsi="Calibri" w:cs="Calibri"/>
          <w:sz w:val="22"/>
        </w:rPr>
        <w:tab/>
        <w:t xml:space="preserve">Lange RT, Pancholi S, Brickell TA, et al. Neuropsychological outcome from blast versus non-blast: Mild traumatic brain injury in U. S. military service members. </w:t>
      </w:r>
      <w:r w:rsidRPr="0012569A">
        <w:rPr>
          <w:rFonts w:ascii="Calibri" w:hAnsi="Calibri" w:cs="Calibri"/>
          <w:i/>
          <w:iCs/>
          <w:sz w:val="22"/>
        </w:rPr>
        <w:t>J Int Neuropsychol Soc</w:t>
      </w:r>
      <w:r w:rsidRPr="0012569A">
        <w:rPr>
          <w:rFonts w:ascii="Calibri" w:hAnsi="Calibri" w:cs="Calibri"/>
          <w:sz w:val="22"/>
        </w:rPr>
        <w:t>. 2012;18(3):595-605. doi:10.1017/S135561771200023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2. </w:t>
      </w:r>
      <w:r w:rsidRPr="0012569A">
        <w:rPr>
          <w:rFonts w:ascii="Calibri" w:hAnsi="Calibri" w:cs="Calibri"/>
          <w:sz w:val="22"/>
        </w:rPr>
        <w:tab/>
        <w:t xml:space="preserve">Lange RT, Iverson GL, Franzen MD. Neuropsychological functioning following complicated vs. uncomplicated mild traumatic brain injury. </w:t>
      </w:r>
      <w:r w:rsidRPr="0012569A">
        <w:rPr>
          <w:rFonts w:ascii="Calibri" w:hAnsi="Calibri" w:cs="Calibri"/>
          <w:i/>
          <w:iCs/>
          <w:sz w:val="22"/>
        </w:rPr>
        <w:t>Brain Inj</w:t>
      </w:r>
      <w:r w:rsidRPr="0012569A">
        <w:rPr>
          <w:rFonts w:ascii="Calibri" w:hAnsi="Calibri" w:cs="Calibri"/>
          <w:sz w:val="22"/>
        </w:rPr>
        <w:t>. 2009;23(2):83-91. doi:10.1080/02699050802635281.</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63. </w:t>
      </w:r>
      <w:r w:rsidRPr="0012569A">
        <w:rPr>
          <w:rFonts w:ascii="Calibri" w:hAnsi="Calibri" w:cs="Calibri"/>
          <w:sz w:val="22"/>
        </w:rPr>
        <w:tab/>
        <w:t xml:space="preserve">Lange RT, Iverson GL, Brooks BL, Rennison VLA. Influence of poor effort on self-reported symptoms and neurocognitive test performance following mild traumatic brain injury. </w:t>
      </w:r>
      <w:r w:rsidRPr="0012569A">
        <w:rPr>
          <w:rFonts w:ascii="Calibri" w:hAnsi="Calibri" w:cs="Calibri"/>
          <w:i/>
          <w:iCs/>
          <w:sz w:val="22"/>
        </w:rPr>
        <w:t>J Clin Exp Neuropsychol</w:t>
      </w:r>
      <w:r w:rsidRPr="0012569A">
        <w:rPr>
          <w:rFonts w:ascii="Calibri" w:hAnsi="Calibri" w:cs="Calibri"/>
          <w:sz w:val="22"/>
        </w:rPr>
        <w:t>. 2010;32(9):961-972. doi:10.1080/1380339100364565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4. </w:t>
      </w:r>
      <w:r w:rsidRPr="0012569A">
        <w:rPr>
          <w:rFonts w:ascii="Calibri" w:hAnsi="Calibri" w:cs="Calibri"/>
          <w:sz w:val="22"/>
        </w:rPr>
        <w:tab/>
        <w:t xml:space="preserve">Lange RT, Pancholi S, Bhagwat A, Anderson-Barnes V, French LM. Influence of poor effort on neuropsychological test performance in U.S. military personnel following mild traumatic brain injury. </w:t>
      </w:r>
      <w:r w:rsidRPr="0012569A">
        <w:rPr>
          <w:rFonts w:ascii="Calibri" w:hAnsi="Calibri" w:cs="Calibri"/>
          <w:i/>
          <w:iCs/>
          <w:sz w:val="22"/>
        </w:rPr>
        <w:t>J Clin Exp Neuropsychol</w:t>
      </w:r>
      <w:r w:rsidRPr="0012569A">
        <w:rPr>
          <w:rFonts w:ascii="Calibri" w:hAnsi="Calibri" w:cs="Calibri"/>
          <w:sz w:val="22"/>
        </w:rPr>
        <w:t>. 2012;34(5):453-466. doi:10.1080/13803395.2011.64817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5. </w:t>
      </w:r>
      <w:r w:rsidRPr="0012569A">
        <w:rPr>
          <w:rFonts w:ascii="Calibri" w:hAnsi="Calibri" w:cs="Calibri"/>
          <w:sz w:val="22"/>
        </w:rPr>
        <w:tab/>
        <w:t xml:space="preserve">Larson EB, Kondiles BR, Starr CR, Zollman FS. Postconcussive complaints, cognition, symptom attribution and effort among veterans. </w:t>
      </w:r>
      <w:r w:rsidRPr="0012569A">
        <w:rPr>
          <w:rFonts w:ascii="Calibri" w:hAnsi="Calibri" w:cs="Calibri"/>
          <w:i/>
          <w:iCs/>
          <w:sz w:val="22"/>
        </w:rPr>
        <w:t>J Int Neuropsychol Soc</w:t>
      </w:r>
      <w:r w:rsidRPr="0012569A">
        <w:rPr>
          <w:rFonts w:ascii="Calibri" w:hAnsi="Calibri" w:cs="Calibri"/>
          <w:sz w:val="22"/>
        </w:rPr>
        <w:t>. 2013;19(1):88-95. doi:10.1017/S135561771200099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6. </w:t>
      </w:r>
      <w:r w:rsidRPr="0012569A">
        <w:rPr>
          <w:rFonts w:ascii="Calibri" w:hAnsi="Calibri" w:cs="Calibri"/>
          <w:sz w:val="22"/>
        </w:rPr>
        <w:tab/>
        <w:t xml:space="preserve">Larson EB, Zollman F, Kondiles B, Starr C. Memory deficits, postconcussive complaints, and posttraumatic stress disorder in a volunteer sample of veterans. </w:t>
      </w:r>
      <w:r w:rsidRPr="0012569A">
        <w:rPr>
          <w:rFonts w:ascii="Calibri" w:hAnsi="Calibri" w:cs="Calibri"/>
          <w:i/>
          <w:iCs/>
          <w:sz w:val="22"/>
        </w:rPr>
        <w:t>Rehabil Psychol</w:t>
      </w:r>
      <w:r w:rsidRPr="0012569A">
        <w:rPr>
          <w:rFonts w:ascii="Calibri" w:hAnsi="Calibri" w:cs="Calibri"/>
          <w:sz w:val="22"/>
        </w:rPr>
        <w:t>. 2013;58(3):245-252. doi:10.1037/a003295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7. </w:t>
      </w:r>
      <w:r w:rsidRPr="0012569A">
        <w:rPr>
          <w:rFonts w:ascii="Calibri" w:hAnsi="Calibri" w:cs="Calibri"/>
          <w:sz w:val="22"/>
        </w:rPr>
        <w:tab/>
        <w:t xml:space="preserve">Levin HS, Li X, McCauley SR, Hanten G, Wilde EA, Swank P. Neuropsychological outcome of mTBI: A principal component analysis approach. </w:t>
      </w:r>
      <w:r w:rsidRPr="0012569A">
        <w:rPr>
          <w:rFonts w:ascii="Calibri" w:hAnsi="Calibri" w:cs="Calibri"/>
          <w:i/>
          <w:iCs/>
          <w:sz w:val="22"/>
        </w:rPr>
        <w:t>J Neurotrauma</w:t>
      </w:r>
      <w:r w:rsidRPr="0012569A">
        <w:rPr>
          <w:rFonts w:ascii="Calibri" w:hAnsi="Calibri" w:cs="Calibri"/>
          <w:sz w:val="22"/>
        </w:rPr>
        <w:t>. 2013;30(8):625-632. doi:10.1089/neu.2012.262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8. </w:t>
      </w:r>
      <w:r w:rsidRPr="0012569A">
        <w:rPr>
          <w:rFonts w:ascii="Calibri" w:hAnsi="Calibri" w:cs="Calibri"/>
          <w:sz w:val="22"/>
        </w:rPr>
        <w:tab/>
        <w:t xml:space="preserve">Lippa SM, Pastorek NJ, Romesser J, et al. Ecological validity of performance validity testing. </w:t>
      </w:r>
      <w:r w:rsidRPr="0012569A">
        <w:rPr>
          <w:rFonts w:ascii="Calibri" w:hAnsi="Calibri" w:cs="Calibri"/>
          <w:i/>
          <w:iCs/>
          <w:sz w:val="22"/>
        </w:rPr>
        <w:t>Arch Clin Neuropsychol</w:t>
      </w:r>
      <w:r w:rsidRPr="0012569A">
        <w:rPr>
          <w:rFonts w:ascii="Calibri" w:hAnsi="Calibri" w:cs="Calibri"/>
          <w:sz w:val="22"/>
        </w:rPr>
        <w:t>. 2014;29(3):236-244. doi:10.1093/arclin/acu00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69. </w:t>
      </w:r>
      <w:r w:rsidRPr="0012569A">
        <w:rPr>
          <w:rFonts w:ascii="Calibri" w:hAnsi="Calibri" w:cs="Calibri"/>
          <w:sz w:val="22"/>
        </w:rPr>
        <w:tab/>
        <w:t xml:space="preserve">Lopez KC, Leary JB, Pham DL, Chou Y-Y, Dsurney J, Chan L. Brain volume, connectivity and neuropsychological performance in mild traumatic brain injury: the impact of post-traumatic stress disorder symptoms. </w:t>
      </w:r>
      <w:r w:rsidRPr="0012569A">
        <w:rPr>
          <w:rFonts w:ascii="Calibri" w:hAnsi="Calibri" w:cs="Calibri"/>
          <w:i/>
          <w:iCs/>
          <w:sz w:val="22"/>
        </w:rPr>
        <w:t>J Neurotrauma</w:t>
      </w:r>
      <w:r w:rsidRPr="0012569A">
        <w:rPr>
          <w:rFonts w:ascii="Calibri" w:hAnsi="Calibri" w:cs="Calibri"/>
          <w:sz w:val="22"/>
        </w:rPr>
        <w:t>. 2017;34(1):16-2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0. </w:t>
      </w:r>
      <w:r w:rsidRPr="0012569A">
        <w:rPr>
          <w:rFonts w:ascii="Calibri" w:hAnsi="Calibri" w:cs="Calibri"/>
          <w:sz w:val="22"/>
        </w:rPr>
        <w:tab/>
        <w:t xml:space="preserve">Louey AG, Cromer JA, Schembri AJ, et al. Detecting cognitive impairment after concussion: Sensitivity of change from baseline and normative data methods using the CogSport/Axon Cognitive test battery. </w:t>
      </w:r>
      <w:r w:rsidRPr="0012569A">
        <w:rPr>
          <w:rFonts w:ascii="Calibri" w:hAnsi="Calibri" w:cs="Calibri"/>
          <w:i/>
          <w:iCs/>
          <w:sz w:val="22"/>
        </w:rPr>
        <w:t>Arch Clin Neuropsychol</w:t>
      </w:r>
      <w:r w:rsidRPr="0012569A">
        <w:rPr>
          <w:rFonts w:ascii="Calibri" w:hAnsi="Calibri" w:cs="Calibri"/>
          <w:sz w:val="22"/>
        </w:rPr>
        <w:t>. 2014;29(5):432-441. doi:10.1093/arclin/acu02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1. </w:t>
      </w:r>
      <w:r w:rsidRPr="0012569A">
        <w:rPr>
          <w:rFonts w:ascii="Calibri" w:hAnsi="Calibri" w:cs="Calibri"/>
          <w:sz w:val="22"/>
        </w:rPr>
        <w:tab/>
        <w:t xml:space="preserve">Lovell MR, Iverson GL, Collins MW, McKeag D, Maroon JC. Does loss of consciousness predict neuropsychological decrements after concussion? </w:t>
      </w:r>
      <w:r w:rsidRPr="0012569A">
        <w:rPr>
          <w:rFonts w:ascii="Calibri" w:hAnsi="Calibri" w:cs="Calibri"/>
          <w:i/>
          <w:iCs/>
          <w:sz w:val="22"/>
        </w:rPr>
        <w:t>Clin J Sport Med</w:t>
      </w:r>
      <w:r w:rsidRPr="0012569A">
        <w:rPr>
          <w:rFonts w:ascii="Calibri" w:hAnsi="Calibri" w:cs="Calibri"/>
          <w:sz w:val="22"/>
        </w:rPr>
        <w:t>. 1999;9(4):193–19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2. </w:t>
      </w:r>
      <w:r w:rsidRPr="0012569A">
        <w:rPr>
          <w:rFonts w:ascii="Calibri" w:hAnsi="Calibri" w:cs="Calibri"/>
          <w:sz w:val="22"/>
        </w:rPr>
        <w:tab/>
        <w:t xml:space="preserve">Luethcke CA, Bryan CJ, Morrow CE, Isler WC. Comparison of concussive symptoms, cognitive performance, and psychological symptoms between acute blast-versus nonblast-induced mild traumatic brain injury. </w:t>
      </w:r>
      <w:r w:rsidRPr="0012569A">
        <w:rPr>
          <w:rFonts w:ascii="Calibri" w:hAnsi="Calibri" w:cs="Calibri"/>
          <w:i/>
          <w:iCs/>
          <w:sz w:val="22"/>
        </w:rPr>
        <w:t>J Int Neuropsychol Soc</w:t>
      </w:r>
      <w:r w:rsidRPr="0012569A">
        <w:rPr>
          <w:rFonts w:ascii="Calibri" w:hAnsi="Calibri" w:cs="Calibri"/>
          <w:sz w:val="22"/>
        </w:rPr>
        <w:t>. 2011;17(1):36-45. doi:10.1017/S13556177100012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3. </w:t>
      </w:r>
      <w:r w:rsidRPr="0012569A">
        <w:rPr>
          <w:rFonts w:ascii="Calibri" w:hAnsi="Calibri" w:cs="Calibri"/>
          <w:sz w:val="22"/>
        </w:rPr>
        <w:tab/>
        <w:t xml:space="preserve">Mac Donald CL, Adam OR, Johnson AM, et al. Acute post-traumatic stress symptoms and age predict outcome in military blast concussion. </w:t>
      </w:r>
      <w:r w:rsidRPr="0012569A">
        <w:rPr>
          <w:rFonts w:ascii="Calibri" w:hAnsi="Calibri" w:cs="Calibri"/>
          <w:i/>
          <w:iCs/>
          <w:sz w:val="22"/>
        </w:rPr>
        <w:t>Brain</w:t>
      </w:r>
      <w:r w:rsidRPr="0012569A">
        <w:rPr>
          <w:rFonts w:ascii="Calibri" w:hAnsi="Calibri" w:cs="Calibri"/>
          <w:sz w:val="22"/>
        </w:rPr>
        <w:t>. 2015;138(5):1314-1326. doi:10.1093/brain/awv03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4. </w:t>
      </w:r>
      <w:r w:rsidRPr="0012569A">
        <w:rPr>
          <w:rFonts w:ascii="Calibri" w:hAnsi="Calibri" w:cs="Calibri"/>
          <w:sz w:val="22"/>
        </w:rPr>
        <w:tab/>
        <w:t xml:space="preserve">Macciocchi SN, Seel RT, Thompson N. The impact of mild traumatic brain injury on cognitive functioning following co-occurring spinal cord injury. </w:t>
      </w:r>
      <w:r w:rsidRPr="0012569A">
        <w:rPr>
          <w:rFonts w:ascii="Calibri" w:hAnsi="Calibri" w:cs="Calibri"/>
          <w:i/>
          <w:iCs/>
          <w:sz w:val="22"/>
        </w:rPr>
        <w:t>Arch Clin Neuropsychol</w:t>
      </w:r>
      <w:r w:rsidRPr="0012569A">
        <w:rPr>
          <w:rFonts w:ascii="Calibri" w:hAnsi="Calibri" w:cs="Calibri"/>
          <w:sz w:val="22"/>
        </w:rPr>
        <w:t>. 2013;28(7):684-69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5. </w:t>
      </w:r>
      <w:r w:rsidRPr="0012569A">
        <w:rPr>
          <w:rFonts w:ascii="Calibri" w:hAnsi="Calibri" w:cs="Calibri"/>
          <w:sz w:val="22"/>
        </w:rPr>
        <w:tab/>
        <w:t xml:space="preserve">MacDonald CL, Johnson AM, Nelson EC, et al. Functional status after blast-plus-impact complex concussive traumatic brain injury in evacuated United States military personnel. </w:t>
      </w:r>
      <w:r w:rsidRPr="0012569A">
        <w:rPr>
          <w:rFonts w:ascii="Calibri" w:hAnsi="Calibri" w:cs="Calibri"/>
          <w:i/>
          <w:iCs/>
          <w:sz w:val="22"/>
        </w:rPr>
        <w:t>J Neurotrauma</w:t>
      </w:r>
      <w:r w:rsidRPr="0012569A">
        <w:rPr>
          <w:rFonts w:ascii="Calibri" w:hAnsi="Calibri" w:cs="Calibri"/>
          <w:sz w:val="22"/>
        </w:rPr>
        <w:t>. 2014;31(10):889-898. doi:10.1089/neu.2013.3173.</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76. </w:t>
      </w:r>
      <w:r w:rsidRPr="0012569A">
        <w:rPr>
          <w:rFonts w:ascii="Calibri" w:hAnsi="Calibri" w:cs="Calibri"/>
          <w:sz w:val="22"/>
        </w:rPr>
        <w:tab/>
        <w:t xml:space="preserve">Maillard-Wermelinger A, Yeates KO, Taylor HG, et al. Mild traumatic brain injury and executive functions in school-aged children. </w:t>
      </w:r>
      <w:r w:rsidRPr="0012569A">
        <w:rPr>
          <w:rFonts w:ascii="Calibri" w:hAnsi="Calibri" w:cs="Calibri"/>
          <w:i/>
          <w:iCs/>
          <w:sz w:val="22"/>
        </w:rPr>
        <w:t>Dev Neurorehabilitation</w:t>
      </w:r>
      <w:r w:rsidRPr="0012569A">
        <w:rPr>
          <w:rFonts w:ascii="Calibri" w:hAnsi="Calibri" w:cs="Calibri"/>
          <w:sz w:val="22"/>
        </w:rPr>
        <w:t>. 2009;12(5):330-341. doi:10.3109/1751842090308725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7. </w:t>
      </w:r>
      <w:r w:rsidRPr="0012569A">
        <w:rPr>
          <w:rFonts w:ascii="Calibri" w:hAnsi="Calibri" w:cs="Calibri"/>
          <w:sz w:val="22"/>
        </w:rPr>
        <w:tab/>
        <w:t xml:space="preserve">Maruff P, Thomas E, Cysique L, et al. Validity of the CogState Brief Battery: Relationship to standardized tests and sensitivity to cognitive impairment in mild traumatic brain injury, schizophrenia, and AIDS dementia complex. </w:t>
      </w:r>
      <w:r w:rsidRPr="0012569A">
        <w:rPr>
          <w:rFonts w:ascii="Calibri" w:hAnsi="Calibri" w:cs="Calibri"/>
          <w:i/>
          <w:iCs/>
          <w:sz w:val="22"/>
        </w:rPr>
        <w:t>Arch Clin Neuropsychol</w:t>
      </w:r>
      <w:r w:rsidRPr="0012569A">
        <w:rPr>
          <w:rFonts w:ascii="Calibri" w:hAnsi="Calibri" w:cs="Calibri"/>
          <w:sz w:val="22"/>
        </w:rPr>
        <w:t>. 2009;24(2):165-178. doi:10.1093/arclin/acp01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8. </w:t>
      </w:r>
      <w:r w:rsidRPr="0012569A">
        <w:rPr>
          <w:rFonts w:ascii="Calibri" w:hAnsi="Calibri" w:cs="Calibri"/>
          <w:sz w:val="22"/>
        </w:rPr>
        <w:tab/>
        <w:t xml:space="preserve">Massey JS, Meares S, Batchelor J, Bryant RA. An exploratory study of the association of acute posttraumatic stress, depression, and pain to cognitive functioning in mild traumatic brain injury. </w:t>
      </w:r>
      <w:r w:rsidRPr="0012569A">
        <w:rPr>
          <w:rFonts w:ascii="Calibri" w:hAnsi="Calibri" w:cs="Calibri"/>
          <w:i/>
          <w:iCs/>
          <w:sz w:val="22"/>
        </w:rPr>
        <w:t>Neuropsychology</w:t>
      </w:r>
      <w:r w:rsidRPr="0012569A">
        <w:rPr>
          <w:rFonts w:ascii="Calibri" w:hAnsi="Calibri" w:cs="Calibri"/>
          <w:sz w:val="22"/>
        </w:rPr>
        <w:t>. 2015;29(4):530-542. doi:10.1037/neu000019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79. </w:t>
      </w:r>
      <w:r w:rsidRPr="0012569A">
        <w:rPr>
          <w:rFonts w:ascii="Calibri" w:hAnsi="Calibri" w:cs="Calibri"/>
          <w:sz w:val="22"/>
        </w:rPr>
        <w:tab/>
        <w:t xml:space="preserve">Matser EJT, Kessels AGH, Jordan BD, Lezak MD, Troost J. Chronic traumatic brain injury in professional soccer players. </w:t>
      </w:r>
      <w:r w:rsidRPr="0012569A">
        <w:rPr>
          <w:rFonts w:ascii="Calibri" w:hAnsi="Calibri" w:cs="Calibri"/>
          <w:i/>
          <w:iCs/>
          <w:sz w:val="22"/>
        </w:rPr>
        <w:t>Neurology</w:t>
      </w:r>
      <w:r w:rsidRPr="0012569A">
        <w:rPr>
          <w:rFonts w:ascii="Calibri" w:hAnsi="Calibri" w:cs="Calibri"/>
          <w:sz w:val="22"/>
        </w:rPr>
        <w:t>. 1998;51(3):791-79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0. </w:t>
      </w:r>
      <w:r w:rsidRPr="0012569A">
        <w:rPr>
          <w:rFonts w:ascii="Calibri" w:hAnsi="Calibri" w:cs="Calibri"/>
          <w:sz w:val="22"/>
        </w:rPr>
        <w:tab/>
        <w:t xml:space="preserve">Matser JT, Kessels AGH, Lezak MD, Troost J. A dose-response relation of headers and concussions with cognitive impairment in professional soccer players. </w:t>
      </w:r>
      <w:r w:rsidRPr="0012569A">
        <w:rPr>
          <w:rFonts w:ascii="Calibri" w:hAnsi="Calibri" w:cs="Calibri"/>
          <w:i/>
          <w:iCs/>
          <w:sz w:val="22"/>
        </w:rPr>
        <w:t>J Clin Exp Neuropsychol</w:t>
      </w:r>
      <w:r w:rsidRPr="0012569A">
        <w:rPr>
          <w:rFonts w:ascii="Calibri" w:hAnsi="Calibri" w:cs="Calibri"/>
          <w:sz w:val="22"/>
        </w:rPr>
        <w:t>. 2001;23(6):770-774. doi:10.1076/jcen.23.6.770.102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1. </w:t>
      </w:r>
      <w:r w:rsidRPr="0012569A">
        <w:rPr>
          <w:rFonts w:ascii="Calibri" w:hAnsi="Calibri" w:cs="Calibri"/>
          <w:sz w:val="22"/>
        </w:rPr>
        <w:tab/>
        <w:t xml:space="preserve">Matser EJT, Kessels AG, Lezak MD, Jordan BD, Troost J. Neuropsychological impairment in amateur soccer players. </w:t>
      </w:r>
      <w:r w:rsidRPr="0012569A">
        <w:rPr>
          <w:rFonts w:ascii="Calibri" w:hAnsi="Calibri" w:cs="Calibri"/>
          <w:i/>
          <w:iCs/>
          <w:sz w:val="22"/>
        </w:rPr>
        <w:t>JAMA</w:t>
      </w:r>
      <w:r w:rsidRPr="0012569A">
        <w:rPr>
          <w:rFonts w:ascii="Calibri" w:hAnsi="Calibri" w:cs="Calibri"/>
          <w:sz w:val="22"/>
        </w:rPr>
        <w:t>. 1999;282(10):971-973. doi:10.1001/jama.282.10.97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2. </w:t>
      </w:r>
      <w:r w:rsidRPr="0012569A">
        <w:rPr>
          <w:rFonts w:ascii="Calibri" w:hAnsi="Calibri" w:cs="Calibri"/>
          <w:sz w:val="22"/>
        </w:rPr>
        <w:tab/>
        <w:t xml:space="preserve">Matser EJT, Kessels AGH, Lezak MD, Troost J, Jordan BD. Acute traumatic brain injury in amateur boxing. </w:t>
      </w:r>
      <w:r w:rsidRPr="0012569A">
        <w:rPr>
          <w:rFonts w:ascii="Calibri" w:hAnsi="Calibri" w:cs="Calibri"/>
          <w:i/>
          <w:iCs/>
          <w:sz w:val="22"/>
        </w:rPr>
        <w:t>Phys Sportsmed</w:t>
      </w:r>
      <w:r w:rsidRPr="0012569A">
        <w:rPr>
          <w:rFonts w:ascii="Calibri" w:hAnsi="Calibri" w:cs="Calibri"/>
          <w:sz w:val="22"/>
        </w:rPr>
        <w:t>. 2000;28(1):87-92. doi:10.3810/psm.2000.01.64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3. </w:t>
      </w:r>
      <w:r w:rsidRPr="0012569A">
        <w:rPr>
          <w:rFonts w:ascii="Calibri" w:hAnsi="Calibri" w:cs="Calibri"/>
          <w:sz w:val="22"/>
        </w:rPr>
        <w:tab/>
        <w:t xml:space="preserve">McAllister TW, Rhodes CH, Flashman LA, McDonald BC, Belloni D, Saykin AJ. Effect of the dopamine D2 receptor T allele on response latency after mild traumatic brain injury. </w:t>
      </w:r>
      <w:r w:rsidRPr="0012569A">
        <w:rPr>
          <w:rFonts w:ascii="Calibri" w:hAnsi="Calibri" w:cs="Calibri"/>
          <w:i/>
          <w:iCs/>
          <w:sz w:val="22"/>
        </w:rPr>
        <w:t>Am J Psychiatry</w:t>
      </w:r>
      <w:r w:rsidRPr="0012569A">
        <w:rPr>
          <w:rFonts w:ascii="Calibri" w:hAnsi="Calibri" w:cs="Calibri"/>
          <w:sz w:val="22"/>
        </w:rPr>
        <w:t>. 2005;162(9):1749-1751. doi:10.1176/appi.ajp.162.9.174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4. </w:t>
      </w:r>
      <w:r w:rsidRPr="0012569A">
        <w:rPr>
          <w:rFonts w:ascii="Calibri" w:hAnsi="Calibri" w:cs="Calibri"/>
          <w:sz w:val="22"/>
        </w:rPr>
        <w:tab/>
        <w:t xml:space="preserve">McAllister TW, Tyler AL, Flashman LA, et al. Polymorphisms in the brain-derived neurotrophic factor gene influence memory and processing speed one month after brain injury. </w:t>
      </w:r>
      <w:r w:rsidRPr="0012569A">
        <w:rPr>
          <w:rFonts w:ascii="Calibri" w:hAnsi="Calibri" w:cs="Calibri"/>
          <w:i/>
          <w:iCs/>
          <w:sz w:val="22"/>
        </w:rPr>
        <w:t>J Neurotrauma</w:t>
      </w:r>
      <w:r w:rsidRPr="0012569A">
        <w:rPr>
          <w:rFonts w:ascii="Calibri" w:hAnsi="Calibri" w:cs="Calibri"/>
          <w:sz w:val="22"/>
        </w:rPr>
        <w:t>. 2012;29(6):1111-1118. doi:10.1089/neu.2011.193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5. </w:t>
      </w:r>
      <w:r w:rsidRPr="0012569A">
        <w:rPr>
          <w:rFonts w:ascii="Calibri" w:hAnsi="Calibri" w:cs="Calibri"/>
          <w:sz w:val="22"/>
        </w:rPr>
        <w:tab/>
        <w:t xml:space="preserve">McCauley SR, Boake C, Pedroza C, et al. Correlates of persistent postconcussional disorder: DSM-IV criteria versus ICD-10. </w:t>
      </w:r>
      <w:r w:rsidRPr="0012569A">
        <w:rPr>
          <w:rFonts w:ascii="Calibri" w:hAnsi="Calibri" w:cs="Calibri"/>
          <w:i/>
          <w:iCs/>
          <w:sz w:val="22"/>
        </w:rPr>
        <w:t>J Clin Exp Neuropsychol</w:t>
      </w:r>
      <w:r w:rsidRPr="0012569A">
        <w:rPr>
          <w:rFonts w:ascii="Calibri" w:hAnsi="Calibri" w:cs="Calibri"/>
          <w:sz w:val="22"/>
        </w:rPr>
        <w:t>. 2008;30(3):360-37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6. </w:t>
      </w:r>
      <w:r w:rsidRPr="0012569A">
        <w:rPr>
          <w:rFonts w:ascii="Calibri" w:hAnsi="Calibri" w:cs="Calibri"/>
          <w:sz w:val="22"/>
        </w:rPr>
        <w:tab/>
        <w:t xml:space="preserve">McCauley SR, Wilde EA, Barnes A, et al. Patterns of early emotional and neuropsychological sequelae after mild traumatic brain injury. </w:t>
      </w:r>
      <w:r w:rsidRPr="0012569A">
        <w:rPr>
          <w:rFonts w:ascii="Calibri" w:hAnsi="Calibri" w:cs="Calibri"/>
          <w:i/>
          <w:iCs/>
          <w:sz w:val="22"/>
        </w:rPr>
        <w:t>J Neurotrauma</w:t>
      </w:r>
      <w:r w:rsidRPr="0012569A">
        <w:rPr>
          <w:rFonts w:ascii="Calibri" w:hAnsi="Calibri" w:cs="Calibri"/>
          <w:sz w:val="22"/>
        </w:rPr>
        <w:t>. 2014;31(10):914-925. doi:10.1089/neu.2012.282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7. </w:t>
      </w:r>
      <w:r w:rsidRPr="0012569A">
        <w:rPr>
          <w:rFonts w:ascii="Calibri" w:hAnsi="Calibri" w:cs="Calibri"/>
          <w:sz w:val="22"/>
        </w:rPr>
        <w:tab/>
        <w:t xml:space="preserve">McDonald TW, Franzen MD. A validity study of the WAIT in closed head injury. </w:t>
      </w:r>
      <w:r w:rsidRPr="0012569A">
        <w:rPr>
          <w:rFonts w:ascii="Calibri" w:hAnsi="Calibri" w:cs="Calibri"/>
          <w:i/>
          <w:iCs/>
          <w:sz w:val="22"/>
        </w:rPr>
        <w:t>Brain Inj</w:t>
      </w:r>
      <w:r w:rsidRPr="0012569A">
        <w:rPr>
          <w:rFonts w:ascii="Calibri" w:hAnsi="Calibri" w:cs="Calibri"/>
          <w:sz w:val="22"/>
        </w:rPr>
        <w:t>. 1999;13(5):331-346. doi:10.1080/02699059912152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88. </w:t>
      </w:r>
      <w:r w:rsidRPr="0012569A">
        <w:rPr>
          <w:rFonts w:ascii="Calibri" w:hAnsi="Calibri" w:cs="Calibri"/>
          <w:sz w:val="22"/>
        </w:rPr>
        <w:tab/>
        <w:t xml:space="preserve">McGlinchey RE, Fortier CB, Venne JR, Maksimovskiy AL, Milberg WP. Effects of OEF/OIF-related physical and emotional co-morbidities on associative learning: concurrent delay and trace eyeblink classical conditioning. </w:t>
      </w:r>
      <w:r w:rsidRPr="0012569A">
        <w:rPr>
          <w:rFonts w:ascii="Calibri" w:hAnsi="Calibri" w:cs="Calibri"/>
          <w:i/>
          <w:iCs/>
          <w:sz w:val="22"/>
        </w:rPr>
        <w:t>Int J Environ Res Public Health</w:t>
      </w:r>
      <w:r w:rsidRPr="0012569A">
        <w:rPr>
          <w:rFonts w:ascii="Calibri" w:hAnsi="Calibri" w:cs="Calibri"/>
          <w:sz w:val="22"/>
        </w:rPr>
        <w:t>. 2014;11(3):3046-3073. doi:10.3390/ijerph110303046.</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89. </w:t>
      </w:r>
      <w:r w:rsidRPr="0012569A">
        <w:rPr>
          <w:rFonts w:ascii="Calibri" w:hAnsi="Calibri" w:cs="Calibri"/>
          <w:sz w:val="22"/>
        </w:rPr>
        <w:tab/>
        <w:t xml:space="preserve">Merritt VC, Arnett PA. Premorbid predictors of postconcussion symptoms in collegiate athletes. </w:t>
      </w:r>
      <w:r w:rsidRPr="0012569A">
        <w:rPr>
          <w:rFonts w:ascii="Calibri" w:hAnsi="Calibri" w:cs="Calibri"/>
          <w:i/>
          <w:iCs/>
          <w:sz w:val="22"/>
        </w:rPr>
        <w:t>J Clin Exp Neuropsychol</w:t>
      </w:r>
      <w:r w:rsidRPr="0012569A">
        <w:rPr>
          <w:rFonts w:ascii="Calibri" w:hAnsi="Calibri" w:cs="Calibri"/>
          <w:sz w:val="22"/>
        </w:rPr>
        <w:t>. 2014;36(10):1098-1111. doi:10.1080/13803395.2014.98346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0. </w:t>
      </w:r>
      <w:r w:rsidRPr="0012569A">
        <w:rPr>
          <w:rFonts w:ascii="Calibri" w:hAnsi="Calibri" w:cs="Calibri"/>
          <w:sz w:val="22"/>
        </w:rPr>
        <w:tab/>
        <w:t xml:space="preserve">Meyer JE, Arnett PA. Validation of the Affective Word List as a measure of verbal learning and memory. </w:t>
      </w:r>
      <w:r w:rsidRPr="0012569A">
        <w:rPr>
          <w:rFonts w:ascii="Calibri" w:hAnsi="Calibri" w:cs="Calibri"/>
          <w:i/>
          <w:iCs/>
          <w:sz w:val="22"/>
        </w:rPr>
        <w:t>J Clin Exp Neuropsychol</w:t>
      </w:r>
      <w:r w:rsidRPr="0012569A">
        <w:rPr>
          <w:rFonts w:ascii="Calibri" w:hAnsi="Calibri" w:cs="Calibri"/>
          <w:sz w:val="22"/>
        </w:rPr>
        <w:t>. 2015;37(3):316-324. doi:10.1080/13803395.2015.101248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1. </w:t>
      </w:r>
      <w:r w:rsidRPr="0012569A">
        <w:rPr>
          <w:rFonts w:ascii="Calibri" w:hAnsi="Calibri" w:cs="Calibri"/>
          <w:sz w:val="22"/>
        </w:rPr>
        <w:tab/>
        <w:t xml:space="preserve">Meyers JE, Rohling ML. Validation of the Meyers Short Battery on mild TBI patients. </w:t>
      </w:r>
      <w:r w:rsidRPr="0012569A">
        <w:rPr>
          <w:rFonts w:ascii="Calibri" w:hAnsi="Calibri" w:cs="Calibri"/>
          <w:i/>
          <w:iCs/>
          <w:sz w:val="22"/>
        </w:rPr>
        <w:t>Arch Clin Neuropsychol</w:t>
      </w:r>
      <w:r w:rsidRPr="0012569A">
        <w:rPr>
          <w:rFonts w:ascii="Calibri" w:hAnsi="Calibri" w:cs="Calibri"/>
          <w:sz w:val="22"/>
        </w:rPr>
        <w:t>. 2004;19(5):637-651. doi:10.1016/j.acn.2003.08.0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2. </w:t>
      </w:r>
      <w:r w:rsidRPr="0012569A">
        <w:rPr>
          <w:rFonts w:ascii="Calibri" w:hAnsi="Calibri" w:cs="Calibri"/>
          <w:sz w:val="22"/>
        </w:rPr>
        <w:tab/>
        <w:t xml:space="preserve">Nakayama Y, Covassin T, Schatz P, Nogle S, Kovan J. Examination of the Test-Retest Reliability of a Computerized Neurocognitive Test Battery. </w:t>
      </w:r>
      <w:r w:rsidRPr="0012569A">
        <w:rPr>
          <w:rFonts w:ascii="Calibri" w:hAnsi="Calibri" w:cs="Calibri"/>
          <w:i/>
          <w:iCs/>
          <w:sz w:val="22"/>
        </w:rPr>
        <w:t>Am J Sports Med</w:t>
      </w:r>
      <w:r w:rsidRPr="0012569A">
        <w:rPr>
          <w:rFonts w:ascii="Calibri" w:hAnsi="Calibri" w:cs="Calibri"/>
          <w:sz w:val="22"/>
        </w:rPr>
        <w:t>. 2014;42(8):2000-2005. doi:10.1177/036354651453590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3. </w:t>
      </w:r>
      <w:r w:rsidRPr="0012569A">
        <w:rPr>
          <w:rFonts w:ascii="Calibri" w:hAnsi="Calibri" w:cs="Calibri"/>
          <w:sz w:val="22"/>
        </w:rPr>
        <w:tab/>
        <w:t xml:space="preserve">Nelson NW, Hoelzle JB, Mcguire KA, Ferrier-Auerbach AG, Charlesworth MJ, Sponheim SR. Evaluation context impacts neuropsychological performance of OEF/OIF veterans with reported combat-related concussion. </w:t>
      </w:r>
      <w:r w:rsidRPr="0012569A">
        <w:rPr>
          <w:rFonts w:ascii="Calibri" w:hAnsi="Calibri" w:cs="Calibri"/>
          <w:i/>
          <w:iCs/>
          <w:sz w:val="22"/>
        </w:rPr>
        <w:t>Arch Clin Neuropsychol</w:t>
      </w:r>
      <w:r w:rsidRPr="0012569A">
        <w:rPr>
          <w:rFonts w:ascii="Calibri" w:hAnsi="Calibri" w:cs="Calibri"/>
          <w:sz w:val="22"/>
        </w:rPr>
        <w:t>. 2010;25(8):713-723. doi:10.1093/arclin/acq07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4. </w:t>
      </w:r>
      <w:r w:rsidRPr="0012569A">
        <w:rPr>
          <w:rFonts w:ascii="Calibri" w:hAnsi="Calibri" w:cs="Calibri"/>
          <w:sz w:val="22"/>
        </w:rPr>
        <w:tab/>
        <w:t xml:space="preserve">Nelson NW, Hoelzle JB, Doane BM, et al. Neuropsychological outcomes of U. S. veterans with report of remote blast-related concussion and current psychopathology. </w:t>
      </w:r>
      <w:r w:rsidRPr="0012569A">
        <w:rPr>
          <w:rFonts w:ascii="Calibri" w:hAnsi="Calibri" w:cs="Calibri"/>
          <w:i/>
          <w:iCs/>
          <w:sz w:val="22"/>
        </w:rPr>
        <w:t>J Int Neuropsychol Soc</w:t>
      </w:r>
      <w:r w:rsidRPr="0012569A">
        <w:rPr>
          <w:rFonts w:ascii="Calibri" w:hAnsi="Calibri" w:cs="Calibri"/>
          <w:sz w:val="22"/>
        </w:rPr>
        <w:t>. 2012;18(5):845-855. doi:10.1017/S135561771200061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5. </w:t>
      </w:r>
      <w:r w:rsidRPr="0012569A">
        <w:rPr>
          <w:rFonts w:ascii="Calibri" w:hAnsi="Calibri" w:cs="Calibri"/>
          <w:sz w:val="22"/>
        </w:rPr>
        <w:tab/>
        <w:t xml:space="preserve">Nelson LD, LaRoche AA, Pfaller AY, et al. Prospective, head-to-head study of three computerized neurocognitive assessment tools (CNTs): Reliability and validity for the assessment of sport-related concussion. </w:t>
      </w:r>
      <w:r w:rsidRPr="0012569A">
        <w:rPr>
          <w:rFonts w:ascii="Calibri" w:hAnsi="Calibri" w:cs="Calibri"/>
          <w:i/>
          <w:iCs/>
          <w:sz w:val="22"/>
        </w:rPr>
        <w:t>J Int Neuropsychol Soc</w:t>
      </w:r>
      <w:r w:rsidRPr="0012569A">
        <w:rPr>
          <w:rFonts w:ascii="Calibri" w:hAnsi="Calibri" w:cs="Calibri"/>
          <w:sz w:val="22"/>
        </w:rPr>
        <w:t>. 2016;22(1):24-37. doi:10.1017/S135561771500110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6. </w:t>
      </w:r>
      <w:r w:rsidRPr="0012569A">
        <w:rPr>
          <w:rFonts w:ascii="Calibri" w:hAnsi="Calibri" w:cs="Calibri"/>
          <w:sz w:val="22"/>
        </w:rPr>
        <w:tab/>
        <w:t xml:space="preserve">Nelson LD, Guskiewicz KM, Marshall SW, et al. Multiple self-reported concussions are more prevalent in athletes with ADHD and learning disability. </w:t>
      </w:r>
      <w:r w:rsidRPr="0012569A">
        <w:rPr>
          <w:rFonts w:ascii="Calibri" w:hAnsi="Calibri" w:cs="Calibri"/>
          <w:i/>
          <w:iCs/>
          <w:sz w:val="22"/>
        </w:rPr>
        <w:t>Clin J Sport Med</w:t>
      </w:r>
      <w:r w:rsidRPr="0012569A">
        <w:rPr>
          <w:rFonts w:ascii="Calibri" w:hAnsi="Calibri" w:cs="Calibri"/>
          <w:sz w:val="22"/>
        </w:rPr>
        <w:t>. 2016;26(2):120–12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7. </w:t>
      </w:r>
      <w:r w:rsidRPr="0012569A">
        <w:rPr>
          <w:rFonts w:ascii="Calibri" w:hAnsi="Calibri" w:cs="Calibri"/>
          <w:sz w:val="22"/>
        </w:rPr>
        <w:tab/>
        <w:t xml:space="preserve">Nelson LD, Pfaller AY, Rein LE, McCrea MA. Rates and predictors of invalid baseline test performance in high school and collegiate athletes for 3 computerized neurocognitive tests. </w:t>
      </w:r>
      <w:r w:rsidRPr="0012569A">
        <w:rPr>
          <w:rFonts w:ascii="Calibri" w:hAnsi="Calibri" w:cs="Calibri"/>
          <w:i/>
          <w:iCs/>
          <w:sz w:val="22"/>
        </w:rPr>
        <w:t>Am J Sports Med</w:t>
      </w:r>
      <w:r w:rsidRPr="0012569A">
        <w:rPr>
          <w:rFonts w:ascii="Calibri" w:hAnsi="Calibri" w:cs="Calibri"/>
          <w:sz w:val="22"/>
        </w:rPr>
        <w:t>. 2015;43(8):2018-2026. doi:10.1177/036354651558771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8. </w:t>
      </w:r>
      <w:r w:rsidRPr="0012569A">
        <w:rPr>
          <w:rFonts w:ascii="Calibri" w:hAnsi="Calibri" w:cs="Calibri"/>
          <w:sz w:val="22"/>
        </w:rPr>
        <w:tab/>
        <w:t xml:space="preserve">Newman JB, Reesman JH, Vaughan CG, Gioia GA. Assessment of processing speed in children with mild TBI: A “first look” at the validity of pediatric ImPACT. </w:t>
      </w:r>
      <w:r w:rsidRPr="0012569A">
        <w:rPr>
          <w:rFonts w:ascii="Calibri" w:hAnsi="Calibri" w:cs="Calibri"/>
          <w:i/>
          <w:iCs/>
          <w:sz w:val="22"/>
        </w:rPr>
        <w:t>Clin Neuropsychol</w:t>
      </w:r>
      <w:r w:rsidRPr="0012569A">
        <w:rPr>
          <w:rFonts w:ascii="Calibri" w:hAnsi="Calibri" w:cs="Calibri"/>
          <w:sz w:val="22"/>
        </w:rPr>
        <w:t>. 2013;27(5):779-793. doi:10.1080/13854046.2013.78955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99. </w:t>
      </w:r>
      <w:r w:rsidRPr="0012569A">
        <w:rPr>
          <w:rFonts w:ascii="Calibri" w:hAnsi="Calibri" w:cs="Calibri"/>
          <w:sz w:val="22"/>
        </w:rPr>
        <w:tab/>
        <w:t xml:space="preserve">Ord JS, Boettcher AC, Greve KW, Bianchini KJ. Detection of malingering in mild traumatic brain injury with the Conners’ Continuous Performance Test-II. </w:t>
      </w:r>
      <w:r w:rsidRPr="0012569A">
        <w:rPr>
          <w:rFonts w:ascii="Calibri" w:hAnsi="Calibri" w:cs="Calibri"/>
          <w:i/>
          <w:iCs/>
          <w:sz w:val="22"/>
        </w:rPr>
        <w:t>J Clin Exp Neuropsychol</w:t>
      </w:r>
      <w:r w:rsidRPr="0012569A">
        <w:rPr>
          <w:rFonts w:ascii="Calibri" w:hAnsi="Calibri" w:cs="Calibri"/>
          <w:sz w:val="22"/>
        </w:rPr>
        <w:t>. 2010;32(4):380-387. doi:10.1080/1380339090306688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0. </w:t>
      </w:r>
      <w:r w:rsidRPr="0012569A">
        <w:rPr>
          <w:rFonts w:ascii="Calibri" w:hAnsi="Calibri" w:cs="Calibri"/>
          <w:sz w:val="22"/>
        </w:rPr>
        <w:tab/>
        <w:t xml:space="preserve">Ott S, Schatz P, Solomon G, Ryan JJ. Neurocognitive performance and symptom profiles of Spanish-speaking Hispanic athletes on the ImPACT Test. </w:t>
      </w:r>
      <w:r w:rsidRPr="0012569A">
        <w:rPr>
          <w:rFonts w:ascii="Calibri" w:hAnsi="Calibri" w:cs="Calibri"/>
          <w:i/>
          <w:iCs/>
          <w:sz w:val="22"/>
        </w:rPr>
        <w:t>Arch Clin Neuropsychol</w:t>
      </w:r>
      <w:r w:rsidRPr="0012569A">
        <w:rPr>
          <w:rFonts w:ascii="Calibri" w:hAnsi="Calibri" w:cs="Calibri"/>
          <w:sz w:val="22"/>
        </w:rPr>
        <w:t>. 2014;29(2):152-163. doi:10.1093/arclin/act09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1. </w:t>
      </w:r>
      <w:r w:rsidRPr="0012569A">
        <w:rPr>
          <w:rFonts w:ascii="Calibri" w:hAnsi="Calibri" w:cs="Calibri"/>
          <w:sz w:val="22"/>
        </w:rPr>
        <w:tab/>
        <w:t xml:space="preserve">Panenka WJ, Lange RT, Bouix S, et al. Neuropsychological outcome and diffusion tensor imaging in complicated versus uncomplicated mild traumatic brain injury. </w:t>
      </w:r>
      <w:r w:rsidRPr="0012569A">
        <w:rPr>
          <w:rFonts w:ascii="Calibri" w:hAnsi="Calibri" w:cs="Calibri"/>
          <w:i/>
          <w:iCs/>
          <w:sz w:val="22"/>
        </w:rPr>
        <w:t>PLoS ONE</w:t>
      </w:r>
      <w:r w:rsidRPr="0012569A">
        <w:rPr>
          <w:rFonts w:ascii="Calibri" w:hAnsi="Calibri" w:cs="Calibri"/>
          <w:sz w:val="22"/>
        </w:rPr>
        <w:t>. 2015;10(4):e0122746. doi:10.1371/journal.pone.0122746.</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02. </w:t>
      </w:r>
      <w:r w:rsidRPr="0012569A">
        <w:rPr>
          <w:rFonts w:ascii="Calibri" w:hAnsi="Calibri" w:cs="Calibri"/>
          <w:sz w:val="22"/>
        </w:rPr>
        <w:tab/>
        <w:t xml:space="preserve">Paré N, Rabin LA, Fogel J, Pépin M. Mild traumatic brain injury and its sequelae: Characterisation of divided attention deficits. </w:t>
      </w:r>
      <w:r w:rsidRPr="0012569A">
        <w:rPr>
          <w:rFonts w:ascii="Calibri" w:hAnsi="Calibri" w:cs="Calibri"/>
          <w:i/>
          <w:iCs/>
          <w:sz w:val="22"/>
        </w:rPr>
        <w:t>Neuropsychol Rehabil</w:t>
      </w:r>
      <w:r w:rsidRPr="0012569A">
        <w:rPr>
          <w:rFonts w:ascii="Calibri" w:hAnsi="Calibri" w:cs="Calibri"/>
          <w:sz w:val="22"/>
        </w:rPr>
        <w:t>. 2009;19(1):110-137. doi:10.1080/0960201080210648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3. </w:t>
      </w:r>
      <w:r w:rsidRPr="0012569A">
        <w:rPr>
          <w:rFonts w:ascii="Calibri" w:hAnsi="Calibri" w:cs="Calibri"/>
          <w:sz w:val="22"/>
        </w:rPr>
        <w:tab/>
        <w:t xml:space="preserve">Ponsford JL, Cameron P, Fitzgerald M, Grant M, Mikocka-Walus A. Long-term outcomes after uncomplicated mild traumatic brain injury: A comparison with trauma controls. </w:t>
      </w:r>
      <w:r w:rsidRPr="0012569A">
        <w:rPr>
          <w:rFonts w:ascii="Calibri" w:hAnsi="Calibri" w:cs="Calibri"/>
          <w:i/>
          <w:iCs/>
          <w:sz w:val="22"/>
        </w:rPr>
        <w:t>J Neurotrauma</w:t>
      </w:r>
      <w:r w:rsidRPr="0012569A">
        <w:rPr>
          <w:rFonts w:ascii="Calibri" w:hAnsi="Calibri" w:cs="Calibri"/>
          <w:sz w:val="22"/>
        </w:rPr>
        <w:t>. 2011;28(6):937-946. doi:10.1089/neu.2010.151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4. </w:t>
      </w:r>
      <w:r w:rsidRPr="0012569A">
        <w:rPr>
          <w:rFonts w:ascii="Calibri" w:hAnsi="Calibri" w:cs="Calibri"/>
          <w:sz w:val="22"/>
        </w:rPr>
        <w:tab/>
        <w:t xml:space="preserve">Proto DA, Pastorek NJ, Miller BI, Romesser JM, Sim AH, Linck JF. The dangers of failing one or more performance validity tests in individuals claiming mild traumatic brain injury-related postconcussive symptoms. </w:t>
      </w:r>
      <w:r w:rsidRPr="0012569A">
        <w:rPr>
          <w:rFonts w:ascii="Calibri" w:hAnsi="Calibri" w:cs="Calibri"/>
          <w:i/>
          <w:iCs/>
          <w:sz w:val="22"/>
        </w:rPr>
        <w:t>Arch Clin Neuropsychol</w:t>
      </w:r>
      <w:r w:rsidRPr="0012569A">
        <w:rPr>
          <w:rFonts w:ascii="Calibri" w:hAnsi="Calibri" w:cs="Calibri"/>
          <w:sz w:val="22"/>
        </w:rPr>
        <w:t>. 2014;29(7):614-624. doi:10.1093/arclin/acu0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5. </w:t>
      </w:r>
      <w:r w:rsidRPr="0012569A">
        <w:rPr>
          <w:rFonts w:ascii="Calibri" w:hAnsi="Calibri" w:cs="Calibri"/>
          <w:sz w:val="22"/>
        </w:rPr>
        <w:tab/>
        <w:t xml:space="preserve">Provance AJ, Terhune EB, Cooley C, et al. The relationship between initial physical examination findings and failure on objective validity testing during neuropsychological evaluation after pediatric mild traumatic brain injury. </w:t>
      </w:r>
      <w:r w:rsidRPr="0012569A">
        <w:rPr>
          <w:rFonts w:ascii="Calibri" w:hAnsi="Calibri" w:cs="Calibri"/>
          <w:i/>
          <w:iCs/>
          <w:sz w:val="22"/>
        </w:rPr>
        <w:t>Sports Health</w:t>
      </w:r>
      <w:r w:rsidRPr="0012569A">
        <w:rPr>
          <w:rFonts w:ascii="Calibri" w:hAnsi="Calibri" w:cs="Calibri"/>
          <w:sz w:val="22"/>
        </w:rPr>
        <w:t>. 2014;6(5):410-415. doi:10.1177/19417381145444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6. </w:t>
      </w:r>
      <w:r w:rsidRPr="0012569A">
        <w:rPr>
          <w:rFonts w:ascii="Calibri" w:hAnsi="Calibri" w:cs="Calibri"/>
          <w:sz w:val="22"/>
        </w:rPr>
        <w:tab/>
        <w:t xml:space="preserve">Rabinowitz AR, Arnett PA. Reading based IQ estimates and actual premorbid cognitive performance: Discrepancies in a college athlete sample. </w:t>
      </w:r>
      <w:r w:rsidRPr="0012569A">
        <w:rPr>
          <w:rFonts w:ascii="Calibri" w:hAnsi="Calibri" w:cs="Calibri"/>
          <w:i/>
          <w:iCs/>
          <w:sz w:val="22"/>
        </w:rPr>
        <w:t>J Int Neuropsychol Soc</w:t>
      </w:r>
      <w:r w:rsidRPr="0012569A">
        <w:rPr>
          <w:rFonts w:ascii="Calibri" w:hAnsi="Calibri" w:cs="Calibri"/>
          <w:sz w:val="22"/>
        </w:rPr>
        <w:t>. 2012;18(1):139-143. doi:10.1017/S135561771100127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7. </w:t>
      </w:r>
      <w:r w:rsidRPr="0012569A">
        <w:rPr>
          <w:rFonts w:ascii="Calibri" w:hAnsi="Calibri" w:cs="Calibri"/>
          <w:sz w:val="22"/>
        </w:rPr>
        <w:tab/>
        <w:t xml:space="preserve">Rabinowitz AR, Arnett PA. Intraindividual cognitive variability before and after sports-related concussion. </w:t>
      </w:r>
      <w:r w:rsidRPr="0012569A">
        <w:rPr>
          <w:rFonts w:ascii="Calibri" w:hAnsi="Calibri" w:cs="Calibri"/>
          <w:i/>
          <w:iCs/>
          <w:sz w:val="22"/>
        </w:rPr>
        <w:t>Neuropsychology</w:t>
      </w:r>
      <w:r w:rsidRPr="0012569A">
        <w:rPr>
          <w:rFonts w:ascii="Calibri" w:hAnsi="Calibri" w:cs="Calibri"/>
          <w:sz w:val="22"/>
        </w:rPr>
        <w:t>. 2013;27(4):481-490. doi:10.1037/a003302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8. </w:t>
      </w:r>
      <w:r w:rsidRPr="0012569A">
        <w:rPr>
          <w:rFonts w:ascii="Calibri" w:hAnsi="Calibri" w:cs="Calibri"/>
          <w:sz w:val="22"/>
        </w:rPr>
        <w:tab/>
        <w:t xml:space="preserve">Rabinowitz AR, Li X, McCauley SR, et al. Prevalence and predictors of poor recovery from mild traumatic brain injury. </w:t>
      </w:r>
      <w:r w:rsidRPr="0012569A">
        <w:rPr>
          <w:rFonts w:ascii="Calibri" w:hAnsi="Calibri" w:cs="Calibri"/>
          <w:i/>
          <w:iCs/>
          <w:sz w:val="22"/>
        </w:rPr>
        <w:t>J Neurotrauma</w:t>
      </w:r>
      <w:r w:rsidRPr="0012569A">
        <w:rPr>
          <w:rFonts w:ascii="Calibri" w:hAnsi="Calibri" w:cs="Calibri"/>
          <w:sz w:val="22"/>
        </w:rPr>
        <w:t>. 2015;32(19):1488-1496. doi:10.1089/neu.2014.355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09. </w:t>
      </w:r>
      <w:r w:rsidRPr="0012569A">
        <w:rPr>
          <w:rFonts w:ascii="Calibri" w:hAnsi="Calibri" w:cs="Calibri"/>
          <w:sz w:val="22"/>
        </w:rPr>
        <w:tab/>
        <w:t xml:space="preserve">Rabinowitz AR, Merritt VC, Arnett PA. The return-to-play incentive and the effect of motivation on neuropsychological test-performance: Implications for baseline concussion testing. </w:t>
      </w:r>
      <w:r w:rsidRPr="0012569A">
        <w:rPr>
          <w:rFonts w:ascii="Calibri" w:hAnsi="Calibri" w:cs="Calibri"/>
          <w:i/>
          <w:iCs/>
          <w:sz w:val="22"/>
        </w:rPr>
        <w:t>Dev Neuropsychol</w:t>
      </w:r>
      <w:r w:rsidRPr="0012569A">
        <w:rPr>
          <w:rFonts w:ascii="Calibri" w:hAnsi="Calibri" w:cs="Calibri"/>
          <w:sz w:val="22"/>
        </w:rPr>
        <w:t>. 2015;40(1):29-33. doi:10.1080/87565641.2014.10010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0. </w:t>
      </w:r>
      <w:r w:rsidRPr="0012569A">
        <w:rPr>
          <w:rFonts w:ascii="Calibri" w:hAnsi="Calibri" w:cs="Calibri"/>
          <w:sz w:val="22"/>
        </w:rPr>
        <w:tab/>
        <w:t xml:space="preserve">Ravdin LD, Barr WB, Jordan B, Lathan WE, Relkin NR. Assessment of cognitive recovery following sports related head trauma in boxers. </w:t>
      </w:r>
      <w:r w:rsidRPr="0012569A">
        <w:rPr>
          <w:rFonts w:ascii="Calibri" w:hAnsi="Calibri" w:cs="Calibri"/>
          <w:i/>
          <w:iCs/>
          <w:sz w:val="22"/>
        </w:rPr>
        <w:t>Clin J Sport Med</w:t>
      </w:r>
      <w:r w:rsidRPr="0012569A">
        <w:rPr>
          <w:rFonts w:ascii="Calibri" w:hAnsi="Calibri" w:cs="Calibri"/>
          <w:sz w:val="22"/>
        </w:rPr>
        <w:t>. 2003;13(1):21-2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1. </w:t>
      </w:r>
      <w:r w:rsidRPr="0012569A">
        <w:rPr>
          <w:rFonts w:ascii="Calibri" w:hAnsi="Calibri" w:cs="Calibri"/>
          <w:sz w:val="22"/>
        </w:rPr>
        <w:tab/>
        <w:t xml:space="preserve">Register-Mihalik JK, De Maio VJ, Tibbo-Valeriote HL, Wooten JD. Characteristics of pediatric and adolescent concussion clinic patients with postconcussion amnesia. </w:t>
      </w:r>
      <w:r w:rsidRPr="0012569A">
        <w:rPr>
          <w:rFonts w:ascii="Calibri" w:hAnsi="Calibri" w:cs="Calibri"/>
          <w:i/>
          <w:iCs/>
          <w:sz w:val="22"/>
        </w:rPr>
        <w:t>Clin J Sport Med</w:t>
      </w:r>
      <w:r w:rsidRPr="0012569A">
        <w:rPr>
          <w:rFonts w:ascii="Calibri" w:hAnsi="Calibri" w:cs="Calibri"/>
          <w:sz w:val="22"/>
        </w:rPr>
        <w:t>. 2015;25(6):502-508. doi:10.1097/JSM.000000000000016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2. </w:t>
      </w:r>
      <w:r w:rsidRPr="0012569A">
        <w:rPr>
          <w:rFonts w:ascii="Calibri" w:hAnsi="Calibri" w:cs="Calibri"/>
          <w:sz w:val="22"/>
        </w:rPr>
        <w:tab/>
        <w:t xml:space="preserve">Resch JE, Driscoll A, McCaffrey N, et al. ImPact test-retest reliability: Reliably unreliable? </w:t>
      </w:r>
      <w:r w:rsidRPr="0012569A">
        <w:rPr>
          <w:rFonts w:ascii="Calibri" w:hAnsi="Calibri" w:cs="Calibri"/>
          <w:i/>
          <w:iCs/>
          <w:sz w:val="22"/>
        </w:rPr>
        <w:t>J Athl Train</w:t>
      </w:r>
      <w:r w:rsidRPr="0012569A">
        <w:rPr>
          <w:rFonts w:ascii="Calibri" w:hAnsi="Calibri" w:cs="Calibri"/>
          <w:sz w:val="22"/>
        </w:rPr>
        <w:t>. 2013;48(4):506-511. doi:10.4085/1062-6050-48.3.0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3. </w:t>
      </w:r>
      <w:r w:rsidRPr="0012569A">
        <w:rPr>
          <w:rFonts w:ascii="Calibri" w:hAnsi="Calibri" w:cs="Calibri"/>
          <w:sz w:val="22"/>
        </w:rPr>
        <w:tab/>
        <w:t xml:space="preserve">Rieger BP, Lewandowski LJ, Callahan JM, et al. A prospective study of symptoms and neurocognitive outcomes in youth with concussion vs orthopaedic injuries. </w:t>
      </w:r>
      <w:r w:rsidRPr="0012569A">
        <w:rPr>
          <w:rFonts w:ascii="Calibri" w:hAnsi="Calibri" w:cs="Calibri"/>
          <w:i/>
          <w:iCs/>
          <w:sz w:val="22"/>
        </w:rPr>
        <w:t>Brain Inj</w:t>
      </w:r>
      <w:r w:rsidRPr="0012569A">
        <w:rPr>
          <w:rFonts w:ascii="Calibri" w:hAnsi="Calibri" w:cs="Calibri"/>
          <w:sz w:val="22"/>
        </w:rPr>
        <w:t>. 2013;27(2):169-178. doi:10.3109/02699052.2012.72929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4. </w:t>
      </w:r>
      <w:r w:rsidRPr="0012569A">
        <w:rPr>
          <w:rFonts w:ascii="Calibri" w:hAnsi="Calibri" w:cs="Calibri"/>
          <w:sz w:val="22"/>
        </w:rPr>
        <w:tab/>
        <w:t xml:space="preserve">Ruocco AC, Swirsky-Sacchetti T. Personality disorder symptomatology and neuropsychological functioning in closed head injury. </w:t>
      </w:r>
      <w:r w:rsidRPr="0012569A">
        <w:rPr>
          <w:rFonts w:ascii="Calibri" w:hAnsi="Calibri" w:cs="Calibri"/>
          <w:i/>
          <w:iCs/>
          <w:sz w:val="22"/>
        </w:rPr>
        <w:t>J Neuropsychiatry Clin Neurosci</w:t>
      </w:r>
      <w:r w:rsidRPr="0012569A">
        <w:rPr>
          <w:rFonts w:ascii="Calibri" w:hAnsi="Calibri" w:cs="Calibri"/>
          <w:sz w:val="22"/>
        </w:rPr>
        <w:t>. 2007;19(1):27-35. doi:10.1176/appi.neuropsych.19.1.27.</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15. </w:t>
      </w:r>
      <w:r w:rsidRPr="0012569A">
        <w:rPr>
          <w:rFonts w:ascii="Calibri" w:hAnsi="Calibri" w:cs="Calibri"/>
          <w:sz w:val="22"/>
        </w:rPr>
        <w:tab/>
        <w:t xml:space="preserve">Schatz P, Maerlender A. A two-factor theory for concussion assessment using ImPACT: Memory and speed. </w:t>
      </w:r>
      <w:r w:rsidRPr="0012569A">
        <w:rPr>
          <w:rFonts w:ascii="Calibri" w:hAnsi="Calibri" w:cs="Calibri"/>
          <w:i/>
          <w:iCs/>
          <w:sz w:val="22"/>
        </w:rPr>
        <w:t>Arch Clin Neuropsychol</w:t>
      </w:r>
      <w:r w:rsidRPr="0012569A">
        <w:rPr>
          <w:rFonts w:ascii="Calibri" w:hAnsi="Calibri" w:cs="Calibri"/>
          <w:sz w:val="22"/>
        </w:rPr>
        <w:t>. 2013;28(8):791-797. doi:10.1093/arclin/act07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6. </w:t>
      </w:r>
      <w:r w:rsidRPr="0012569A">
        <w:rPr>
          <w:rFonts w:ascii="Calibri" w:hAnsi="Calibri" w:cs="Calibri"/>
          <w:sz w:val="22"/>
        </w:rPr>
        <w:tab/>
        <w:t xml:space="preserve">Schatz P, Sandel N. Sensitivity and specificity of the online version of ImPACT in high school and collegiate athletes. </w:t>
      </w:r>
      <w:r w:rsidRPr="0012569A">
        <w:rPr>
          <w:rFonts w:ascii="Calibri" w:hAnsi="Calibri" w:cs="Calibri"/>
          <w:i/>
          <w:iCs/>
          <w:sz w:val="22"/>
        </w:rPr>
        <w:t>Am J Sports Med</w:t>
      </w:r>
      <w:r w:rsidRPr="0012569A">
        <w:rPr>
          <w:rFonts w:ascii="Calibri" w:hAnsi="Calibri" w:cs="Calibri"/>
          <w:sz w:val="22"/>
        </w:rPr>
        <w:t>. 2013;41(2):321-326. doi:10.1177/036354651246603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7. </w:t>
      </w:r>
      <w:r w:rsidRPr="0012569A">
        <w:rPr>
          <w:rFonts w:ascii="Calibri" w:hAnsi="Calibri" w:cs="Calibri"/>
          <w:sz w:val="22"/>
        </w:rPr>
        <w:tab/>
        <w:t xml:space="preserve">Schnabel R, Kydd R. Neuropsychological assessment of distractibility in mild traumatic brain injury and depression. </w:t>
      </w:r>
      <w:r w:rsidRPr="0012569A">
        <w:rPr>
          <w:rFonts w:ascii="Calibri" w:hAnsi="Calibri" w:cs="Calibri"/>
          <w:i/>
          <w:iCs/>
          <w:sz w:val="22"/>
        </w:rPr>
        <w:t>Clin Neuropsychol</w:t>
      </w:r>
      <w:r w:rsidRPr="0012569A">
        <w:rPr>
          <w:rFonts w:ascii="Calibri" w:hAnsi="Calibri" w:cs="Calibri"/>
          <w:sz w:val="22"/>
        </w:rPr>
        <w:t>. 2012;26(5):769-789. doi:10.1080/13854046.2012.69354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8. </w:t>
      </w:r>
      <w:r w:rsidRPr="0012569A">
        <w:rPr>
          <w:rFonts w:ascii="Calibri" w:hAnsi="Calibri" w:cs="Calibri"/>
          <w:sz w:val="22"/>
        </w:rPr>
        <w:tab/>
        <w:t xml:space="preserve">Schroeder SC, Ruff RM, Jäncke L. Posttraumatic stress disorder exacerbates emotional complaints but not cognitive impairments in individuals suffering from postconcussional disorder after mild traumatic brain injury. </w:t>
      </w:r>
      <w:r w:rsidRPr="0012569A">
        <w:rPr>
          <w:rFonts w:ascii="Calibri" w:hAnsi="Calibri" w:cs="Calibri"/>
          <w:i/>
          <w:iCs/>
          <w:sz w:val="22"/>
        </w:rPr>
        <w:t>Z Für Neuropsychol</w:t>
      </w:r>
      <w:r w:rsidRPr="0012569A">
        <w:rPr>
          <w:rFonts w:ascii="Calibri" w:hAnsi="Calibri" w:cs="Calibri"/>
          <w:sz w:val="22"/>
        </w:rPr>
        <w:t>. 2015;26(1):35-50. doi:10.1024/1016-264X/a00013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19. </w:t>
      </w:r>
      <w:r w:rsidRPr="0012569A">
        <w:rPr>
          <w:rFonts w:ascii="Calibri" w:hAnsi="Calibri" w:cs="Calibri"/>
          <w:sz w:val="22"/>
        </w:rPr>
        <w:tab/>
        <w:t xml:space="preserve">Shandera-Ochsner AL, Berry DTR, Harp JP, et al. Neuropsychological effects of self-reported deployment-related mild TBI and current PTSD in OIF/OEF veterans. </w:t>
      </w:r>
      <w:r w:rsidRPr="0012569A">
        <w:rPr>
          <w:rFonts w:ascii="Calibri" w:hAnsi="Calibri" w:cs="Calibri"/>
          <w:i/>
          <w:iCs/>
          <w:sz w:val="22"/>
        </w:rPr>
        <w:t>Clin Neuropsychol</w:t>
      </w:r>
      <w:r w:rsidRPr="0012569A">
        <w:rPr>
          <w:rFonts w:ascii="Calibri" w:hAnsi="Calibri" w:cs="Calibri"/>
          <w:sz w:val="22"/>
        </w:rPr>
        <w:t>. 2013;27(6):881-907. doi:10.1080/13854046.2013.80201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0. </w:t>
      </w:r>
      <w:r w:rsidRPr="0012569A">
        <w:rPr>
          <w:rFonts w:ascii="Calibri" w:hAnsi="Calibri" w:cs="Calibri"/>
          <w:sz w:val="22"/>
        </w:rPr>
        <w:tab/>
        <w:t xml:space="preserve">Shuttleworth-Edwards AB, Radloff SE, Whitefield-Alexander VJ, Smith IP, Horsman M. Practice effects reveal visuomotor vulnerability in school and university rugby players. </w:t>
      </w:r>
      <w:r w:rsidRPr="0012569A">
        <w:rPr>
          <w:rFonts w:ascii="Calibri" w:hAnsi="Calibri" w:cs="Calibri"/>
          <w:i/>
          <w:iCs/>
          <w:sz w:val="22"/>
        </w:rPr>
        <w:t>Arch Clin Neuropsychol</w:t>
      </w:r>
      <w:r w:rsidRPr="0012569A">
        <w:rPr>
          <w:rFonts w:ascii="Calibri" w:hAnsi="Calibri" w:cs="Calibri"/>
          <w:sz w:val="22"/>
        </w:rPr>
        <w:t>. 2014;29(1):86-99. doi:10.1093/arclin/act06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1. </w:t>
      </w:r>
      <w:r w:rsidRPr="0012569A">
        <w:rPr>
          <w:rFonts w:ascii="Calibri" w:hAnsi="Calibri" w:cs="Calibri"/>
          <w:sz w:val="22"/>
        </w:rPr>
        <w:tab/>
        <w:t xml:space="preserve">Shuttleworth-Edwards AB, Smith I, Radloff SE. Neurocognitive vulnerability amongst university rugby players versus noncontact sport controls. </w:t>
      </w:r>
      <w:r w:rsidRPr="0012569A">
        <w:rPr>
          <w:rFonts w:ascii="Calibri" w:hAnsi="Calibri" w:cs="Calibri"/>
          <w:i/>
          <w:iCs/>
          <w:sz w:val="22"/>
        </w:rPr>
        <w:t>J Clin Exp Neuropsychol</w:t>
      </w:r>
      <w:r w:rsidRPr="0012569A">
        <w:rPr>
          <w:rFonts w:ascii="Calibri" w:hAnsi="Calibri" w:cs="Calibri"/>
          <w:sz w:val="22"/>
        </w:rPr>
        <w:t>. 2008;30(8):870-884. doi:10.1080/1380339070184691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2. </w:t>
      </w:r>
      <w:r w:rsidRPr="0012569A">
        <w:rPr>
          <w:rFonts w:ascii="Calibri" w:hAnsi="Calibri" w:cs="Calibri"/>
          <w:sz w:val="22"/>
        </w:rPr>
        <w:tab/>
        <w:t xml:space="preserve">Shuttleworth-Edwards AB, Whitefield-Alexander VJ, Radloff SE, Taylor AM, Lovell MR. Computerized neuropsychological profiles of South African versus US athletes: a basis for commentary on cross-cultural norming issues in the sports concussion arena. </w:t>
      </w:r>
      <w:r w:rsidRPr="0012569A">
        <w:rPr>
          <w:rFonts w:ascii="Calibri" w:hAnsi="Calibri" w:cs="Calibri"/>
          <w:i/>
          <w:iCs/>
          <w:sz w:val="22"/>
        </w:rPr>
        <w:t>Phys Sportsmed</w:t>
      </w:r>
      <w:r w:rsidRPr="0012569A">
        <w:rPr>
          <w:rFonts w:ascii="Calibri" w:hAnsi="Calibri" w:cs="Calibri"/>
          <w:sz w:val="22"/>
        </w:rPr>
        <w:t>. 2009;37(4):45-52. doi:10.3810/psm.2009.12.174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3. </w:t>
      </w:r>
      <w:r w:rsidRPr="0012569A">
        <w:rPr>
          <w:rFonts w:ascii="Calibri" w:hAnsi="Calibri" w:cs="Calibri"/>
          <w:sz w:val="22"/>
        </w:rPr>
        <w:tab/>
        <w:t xml:space="preserve">Silverberg ND, Luoto TM, Öhman J, Iverson GL. Assessment of mild traumatic brain injury with the King-Devick Test® in an emergency department sample. </w:t>
      </w:r>
      <w:r w:rsidRPr="0012569A">
        <w:rPr>
          <w:rFonts w:ascii="Calibri" w:hAnsi="Calibri" w:cs="Calibri"/>
          <w:i/>
          <w:iCs/>
          <w:sz w:val="22"/>
        </w:rPr>
        <w:t>Brain Inj</w:t>
      </w:r>
      <w:r w:rsidRPr="0012569A">
        <w:rPr>
          <w:rFonts w:ascii="Calibri" w:hAnsi="Calibri" w:cs="Calibri"/>
          <w:sz w:val="22"/>
        </w:rPr>
        <w:t>. 2014;28(12):1590-1593. doi:10.3109/02699052.2014.94328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4. </w:t>
      </w:r>
      <w:r w:rsidRPr="0012569A">
        <w:rPr>
          <w:rFonts w:ascii="Calibri" w:hAnsi="Calibri" w:cs="Calibri"/>
          <w:sz w:val="22"/>
        </w:rPr>
        <w:tab/>
        <w:t xml:space="preserve">Siman R, Giovannone N, Hanten G, et al. Evidence that the blood biomarker SNTF predicts brain imaging changes and persistent cognitive dysfunction in mild TBI patients. </w:t>
      </w:r>
      <w:r w:rsidRPr="0012569A">
        <w:rPr>
          <w:rFonts w:ascii="Calibri" w:hAnsi="Calibri" w:cs="Calibri"/>
          <w:i/>
          <w:iCs/>
          <w:sz w:val="22"/>
        </w:rPr>
        <w:t>Front Neurol</w:t>
      </w:r>
      <w:r w:rsidRPr="0012569A">
        <w:rPr>
          <w:rFonts w:ascii="Calibri" w:hAnsi="Calibri" w:cs="Calibri"/>
          <w:sz w:val="22"/>
        </w:rPr>
        <w:t>. 2013;4:190. doi:10.3389/fneur.2013.0019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5. </w:t>
      </w:r>
      <w:r w:rsidRPr="0012569A">
        <w:rPr>
          <w:rFonts w:ascii="Calibri" w:hAnsi="Calibri" w:cs="Calibri"/>
          <w:sz w:val="22"/>
        </w:rPr>
        <w:tab/>
        <w:t xml:space="preserve">Soble JR, Spanierman LB, Smith JF. Neuropsychological functioning of combat veterans with posttraumatic stress disorder and mild traumatic brain injury. </w:t>
      </w:r>
      <w:r w:rsidRPr="0012569A">
        <w:rPr>
          <w:rFonts w:ascii="Calibri" w:hAnsi="Calibri" w:cs="Calibri"/>
          <w:i/>
          <w:iCs/>
          <w:sz w:val="22"/>
        </w:rPr>
        <w:t>J Clin Exp Neuropsychol</w:t>
      </w:r>
      <w:r w:rsidRPr="0012569A">
        <w:rPr>
          <w:rFonts w:ascii="Calibri" w:hAnsi="Calibri" w:cs="Calibri"/>
          <w:sz w:val="22"/>
        </w:rPr>
        <w:t>. 2013;35(5):551-561. doi:10.1080/13803395.2013.79839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6. </w:t>
      </w:r>
      <w:r w:rsidRPr="0012569A">
        <w:rPr>
          <w:rFonts w:ascii="Calibri" w:hAnsi="Calibri" w:cs="Calibri"/>
          <w:sz w:val="22"/>
        </w:rPr>
        <w:tab/>
        <w:t xml:space="preserve">Sponheim SR, McGuire KA, Kang SS, et al. Evidence of disrupted functional connectivity in the brain after combat-related blast injury. </w:t>
      </w:r>
      <w:r w:rsidRPr="0012569A">
        <w:rPr>
          <w:rFonts w:ascii="Calibri" w:hAnsi="Calibri" w:cs="Calibri"/>
          <w:i/>
          <w:iCs/>
          <w:sz w:val="22"/>
        </w:rPr>
        <w:t>NeuroImage</w:t>
      </w:r>
      <w:r w:rsidRPr="0012569A">
        <w:rPr>
          <w:rFonts w:ascii="Calibri" w:hAnsi="Calibri" w:cs="Calibri"/>
          <w:sz w:val="22"/>
        </w:rPr>
        <w:t>. 2011;54(Suppl 1):S21-S29. doi:10.1016/j.neuroimage.2010.09.0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7. </w:t>
      </w:r>
      <w:r w:rsidRPr="0012569A">
        <w:rPr>
          <w:rFonts w:ascii="Calibri" w:hAnsi="Calibri" w:cs="Calibri"/>
          <w:sz w:val="22"/>
        </w:rPr>
        <w:tab/>
        <w:t xml:space="preserve">Stamm JM, Bourlas AP, Baugh CM, et al. Age of first exposure to football and later-life cognitive impairment in former NFL players. </w:t>
      </w:r>
      <w:r w:rsidRPr="0012569A">
        <w:rPr>
          <w:rFonts w:ascii="Calibri" w:hAnsi="Calibri" w:cs="Calibri"/>
          <w:i/>
          <w:iCs/>
          <w:sz w:val="22"/>
        </w:rPr>
        <w:t>Neurology</w:t>
      </w:r>
      <w:r w:rsidRPr="0012569A">
        <w:rPr>
          <w:rFonts w:ascii="Calibri" w:hAnsi="Calibri" w:cs="Calibri"/>
          <w:sz w:val="22"/>
        </w:rPr>
        <w:t>. 2015;84(11):1114-1120. doi:10.1212/WNL.0000000000001358.</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28. </w:t>
      </w:r>
      <w:r w:rsidRPr="0012569A">
        <w:rPr>
          <w:rFonts w:ascii="Calibri" w:hAnsi="Calibri" w:cs="Calibri"/>
          <w:sz w:val="22"/>
        </w:rPr>
        <w:tab/>
        <w:t xml:space="preserve">Strain JF, Womack KB, Didehbani N, et al. Imaging correlates of memory and concussion history in retired National Football League athletes. </w:t>
      </w:r>
      <w:r w:rsidRPr="0012569A">
        <w:rPr>
          <w:rFonts w:ascii="Calibri" w:hAnsi="Calibri" w:cs="Calibri"/>
          <w:i/>
          <w:iCs/>
          <w:sz w:val="22"/>
        </w:rPr>
        <w:t>JAMA Neurol</w:t>
      </w:r>
      <w:r w:rsidRPr="0012569A">
        <w:rPr>
          <w:rFonts w:ascii="Calibri" w:hAnsi="Calibri" w:cs="Calibri"/>
          <w:sz w:val="22"/>
        </w:rPr>
        <w:t>. 2015;72(7):773-780. doi:10.1001/jamaneurol.2015.020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29. </w:t>
      </w:r>
      <w:r w:rsidRPr="0012569A">
        <w:rPr>
          <w:rFonts w:ascii="Calibri" w:hAnsi="Calibri" w:cs="Calibri"/>
          <w:sz w:val="22"/>
        </w:rPr>
        <w:tab/>
        <w:t xml:space="preserve">Straume-Næsheim TM, Andersen TE, K Holme IM, McIntosh AS, Dvorak J, Bahr R. Do minor head impacts in soccer cause concussive injury? A prospective case-control study. </w:t>
      </w:r>
      <w:r w:rsidRPr="0012569A">
        <w:rPr>
          <w:rFonts w:ascii="Calibri" w:hAnsi="Calibri" w:cs="Calibri"/>
          <w:i/>
          <w:iCs/>
          <w:sz w:val="22"/>
        </w:rPr>
        <w:t>Neurosurgery</w:t>
      </w:r>
      <w:r w:rsidRPr="0012569A">
        <w:rPr>
          <w:rFonts w:ascii="Calibri" w:hAnsi="Calibri" w:cs="Calibri"/>
          <w:sz w:val="22"/>
        </w:rPr>
        <w:t>. 2009;64(4):719-725. doi:10.1227/01.NEU.0000340681.12949.6D.</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0. </w:t>
      </w:r>
      <w:r w:rsidRPr="0012569A">
        <w:rPr>
          <w:rFonts w:ascii="Calibri" w:hAnsi="Calibri" w:cs="Calibri"/>
          <w:sz w:val="22"/>
        </w:rPr>
        <w:tab/>
        <w:t xml:space="preserve">Straume-Næsheim TM, Andersen TE, Bahr R. Reproducibility of computer based neuropsychological testing among Norwegian elite football players. </w:t>
      </w:r>
      <w:r w:rsidRPr="0012569A">
        <w:rPr>
          <w:rFonts w:ascii="Calibri" w:hAnsi="Calibri" w:cs="Calibri"/>
          <w:i/>
          <w:iCs/>
          <w:sz w:val="22"/>
        </w:rPr>
        <w:t>Br J Sports Med</w:t>
      </w:r>
      <w:r w:rsidRPr="0012569A">
        <w:rPr>
          <w:rFonts w:ascii="Calibri" w:hAnsi="Calibri" w:cs="Calibri"/>
          <w:sz w:val="22"/>
        </w:rPr>
        <w:t>. 2005;39:i64-i69. doi:10.1136/bjsm.2005.01962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1. </w:t>
      </w:r>
      <w:r w:rsidRPr="0012569A">
        <w:rPr>
          <w:rFonts w:ascii="Calibri" w:hAnsi="Calibri" w:cs="Calibri"/>
          <w:sz w:val="22"/>
        </w:rPr>
        <w:tab/>
        <w:t xml:space="preserve">Suchy Y, Euler M, Eastvold A. Exaggerated reaction to novelty as a subclinical consequence of mild traumatic brain injury. </w:t>
      </w:r>
      <w:r w:rsidRPr="0012569A">
        <w:rPr>
          <w:rFonts w:ascii="Calibri" w:hAnsi="Calibri" w:cs="Calibri"/>
          <w:i/>
          <w:iCs/>
          <w:sz w:val="22"/>
        </w:rPr>
        <w:t>Brain Inj</w:t>
      </w:r>
      <w:r w:rsidRPr="0012569A">
        <w:rPr>
          <w:rFonts w:ascii="Calibri" w:hAnsi="Calibri" w:cs="Calibri"/>
          <w:sz w:val="22"/>
        </w:rPr>
        <w:t>. 2014;28(7):972-979. doi:10.3109/02699052.2014.8887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2. </w:t>
      </w:r>
      <w:r w:rsidRPr="0012569A">
        <w:rPr>
          <w:rFonts w:ascii="Calibri" w:hAnsi="Calibri" w:cs="Calibri"/>
          <w:sz w:val="22"/>
        </w:rPr>
        <w:tab/>
        <w:t xml:space="preserve">Tay SY, Ang BT, Lau XY, Meyyappan A, Collinson SL. Chronic impairment of prospective memory after mild traumatic brain injury. </w:t>
      </w:r>
      <w:r w:rsidRPr="0012569A">
        <w:rPr>
          <w:rFonts w:ascii="Calibri" w:hAnsi="Calibri" w:cs="Calibri"/>
          <w:i/>
          <w:iCs/>
          <w:sz w:val="22"/>
        </w:rPr>
        <w:t>J Neurotrauma</w:t>
      </w:r>
      <w:r w:rsidRPr="0012569A">
        <w:rPr>
          <w:rFonts w:ascii="Calibri" w:hAnsi="Calibri" w:cs="Calibri"/>
          <w:sz w:val="22"/>
        </w:rPr>
        <w:t>. 2010;27(1):77-83. doi:10.1089/neu.2009.107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3. </w:t>
      </w:r>
      <w:r w:rsidRPr="0012569A">
        <w:rPr>
          <w:rFonts w:ascii="Calibri" w:hAnsi="Calibri" w:cs="Calibri"/>
          <w:sz w:val="22"/>
        </w:rPr>
        <w:tab/>
        <w:t xml:space="preserve">Taylor HG, Dietrich A, Nuss K, et al. Post-concussive symptoms in children with mild traumatic brain injury. </w:t>
      </w:r>
      <w:r w:rsidRPr="0012569A">
        <w:rPr>
          <w:rFonts w:ascii="Calibri" w:hAnsi="Calibri" w:cs="Calibri"/>
          <w:i/>
          <w:iCs/>
          <w:sz w:val="22"/>
        </w:rPr>
        <w:t>Neuropsychology</w:t>
      </w:r>
      <w:r w:rsidRPr="0012569A">
        <w:rPr>
          <w:rFonts w:ascii="Calibri" w:hAnsi="Calibri" w:cs="Calibri"/>
          <w:sz w:val="22"/>
        </w:rPr>
        <w:t>. 2010;24(2):148-159. doi:10.1037/a001811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4. </w:t>
      </w:r>
      <w:r w:rsidRPr="0012569A">
        <w:rPr>
          <w:rFonts w:ascii="Calibri" w:hAnsi="Calibri" w:cs="Calibri"/>
          <w:sz w:val="22"/>
        </w:rPr>
        <w:tab/>
        <w:t xml:space="preserve">Teel E, Gay M, Johnson B, Slobounov S. Determining sensitivity/specificity of virtual reality-based neuropsychological tool for detecting residual abnormalities following sport-related concussion. </w:t>
      </w:r>
      <w:r w:rsidRPr="0012569A">
        <w:rPr>
          <w:rFonts w:ascii="Calibri" w:hAnsi="Calibri" w:cs="Calibri"/>
          <w:i/>
          <w:iCs/>
          <w:sz w:val="22"/>
        </w:rPr>
        <w:t>Neuropsychology</w:t>
      </w:r>
      <w:r w:rsidRPr="0012569A">
        <w:rPr>
          <w:rFonts w:ascii="Calibri" w:hAnsi="Calibri" w:cs="Calibri"/>
          <w:sz w:val="22"/>
        </w:rPr>
        <w:t>. 2016;30(4):474-483. doi:10.1037/neu000026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5. </w:t>
      </w:r>
      <w:r w:rsidRPr="0012569A">
        <w:rPr>
          <w:rFonts w:ascii="Calibri" w:hAnsi="Calibri" w:cs="Calibri"/>
          <w:sz w:val="22"/>
        </w:rPr>
        <w:tab/>
        <w:t xml:space="preserve">Terry DP, Faraco CC, Smith D, Diddams MJ, Puente AN, Miller LS. Lack of long-term fMRI differences after multiple sports-related concussions. </w:t>
      </w:r>
      <w:r w:rsidRPr="0012569A">
        <w:rPr>
          <w:rFonts w:ascii="Calibri" w:hAnsi="Calibri" w:cs="Calibri"/>
          <w:i/>
          <w:iCs/>
          <w:sz w:val="22"/>
        </w:rPr>
        <w:t>Brain Inj</w:t>
      </w:r>
      <w:r w:rsidRPr="0012569A">
        <w:rPr>
          <w:rFonts w:ascii="Calibri" w:hAnsi="Calibri" w:cs="Calibri"/>
          <w:sz w:val="22"/>
        </w:rPr>
        <w:t>. 2012;26(13-14):1684-1696. doi:10.3109/02699052.2012.72225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6. </w:t>
      </w:r>
      <w:r w:rsidRPr="0012569A">
        <w:rPr>
          <w:rFonts w:ascii="Calibri" w:hAnsi="Calibri" w:cs="Calibri"/>
          <w:sz w:val="22"/>
        </w:rPr>
        <w:tab/>
        <w:t xml:space="preserve">Thaler NS, Linck JF, Heyanka DJ, et al. Heterogeneity in Trail Making Test performance in OEF/OIF/OND veterans with mild traumatic brain injury. </w:t>
      </w:r>
      <w:r w:rsidRPr="0012569A">
        <w:rPr>
          <w:rFonts w:ascii="Calibri" w:hAnsi="Calibri" w:cs="Calibri"/>
          <w:i/>
          <w:iCs/>
          <w:sz w:val="22"/>
        </w:rPr>
        <w:t>Arch Clin Neuropsychol</w:t>
      </w:r>
      <w:r w:rsidRPr="0012569A">
        <w:rPr>
          <w:rFonts w:ascii="Calibri" w:hAnsi="Calibri" w:cs="Calibri"/>
          <w:sz w:val="22"/>
        </w:rPr>
        <w:t>. 2013;28(8):798-807. doi:10.1093/arclin/act08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7. </w:t>
      </w:r>
      <w:r w:rsidRPr="0012569A">
        <w:rPr>
          <w:rFonts w:ascii="Calibri" w:hAnsi="Calibri" w:cs="Calibri"/>
          <w:sz w:val="22"/>
        </w:rPr>
        <w:tab/>
        <w:t xml:space="preserve">Theadom A, Mahon S, Barker-Collo S, et al. Enzogenol for cognitive functioning in traumatic brain injury: A pilot placebo‐controlled RCT. </w:t>
      </w:r>
      <w:r w:rsidRPr="0012569A">
        <w:rPr>
          <w:rFonts w:ascii="Calibri" w:hAnsi="Calibri" w:cs="Calibri"/>
          <w:i/>
          <w:iCs/>
          <w:sz w:val="22"/>
        </w:rPr>
        <w:t>Eur J Neurol</w:t>
      </w:r>
      <w:r w:rsidRPr="0012569A">
        <w:rPr>
          <w:rFonts w:ascii="Calibri" w:hAnsi="Calibri" w:cs="Calibri"/>
          <w:sz w:val="22"/>
        </w:rPr>
        <w:t>. 2013;20(8):1135-1144. doi:10.1111/ene.1209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8. </w:t>
      </w:r>
      <w:r w:rsidRPr="0012569A">
        <w:rPr>
          <w:rFonts w:ascii="Calibri" w:hAnsi="Calibri" w:cs="Calibri"/>
          <w:sz w:val="22"/>
        </w:rPr>
        <w:tab/>
        <w:t xml:space="preserve">Theadom A, Parag V, Dowell T, et al. Persistent problems 1 year after mild traumatic brain injury: a longitudinal population study in New Zealand. </w:t>
      </w:r>
      <w:r w:rsidRPr="0012569A">
        <w:rPr>
          <w:rFonts w:ascii="Calibri" w:hAnsi="Calibri" w:cs="Calibri"/>
          <w:i/>
          <w:iCs/>
          <w:sz w:val="22"/>
        </w:rPr>
        <w:t>Br J Gen Pract</w:t>
      </w:r>
      <w:r w:rsidRPr="0012569A">
        <w:rPr>
          <w:rFonts w:ascii="Calibri" w:hAnsi="Calibri" w:cs="Calibri"/>
          <w:sz w:val="22"/>
        </w:rPr>
        <w:t>. 2016;66(642):e16-e23. doi:10.3399/bjgp16X68316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39. </w:t>
      </w:r>
      <w:r w:rsidRPr="0012569A">
        <w:rPr>
          <w:rFonts w:ascii="Calibri" w:hAnsi="Calibri" w:cs="Calibri"/>
          <w:sz w:val="22"/>
        </w:rPr>
        <w:tab/>
        <w:t xml:space="preserve">Theadom A, Cropley M, Parmar P, et al. Sleep difficulties one year following mild traumatic brain injury in a population-based study. </w:t>
      </w:r>
      <w:r w:rsidRPr="0012569A">
        <w:rPr>
          <w:rFonts w:ascii="Calibri" w:hAnsi="Calibri" w:cs="Calibri"/>
          <w:i/>
          <w:iCs/>
          <w:sz w:val="22"/>
        </w:rPr>
        <w:t>Sleep Med</w:t>
      </w:r>
      <w:r w:rsidRPr="0012569A">
        <w:rPr>
          <w:rFonts w:ascii="Calibri" w:hAnsi="Calibri" w:cs="Calibri"/>
          <w:sz w:val="22"/>
        </w:rPr>
        <w:t>. 2015;16(8):926-932. doi:10.1016/j.sleep.2015.04.01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0. </w:t>
      </w:r>
      <w:r w:rsidRPr="0012569A">
        <w:rPr>
          <w:rFonts w:ascii="Calibri" w:hAnsi="Calibri" w:cs="Calibri"/>
          <w:sz w:val="22"/>
        </w:rPr>
        <w:tab/>
        <w:t xml:space="preserve">Theadom A, Parmar P, Jones K, et al. Frequency and impact of recurrent traumatic brain injury in a population-based sample. </w:t>
      </w:r>
      <w:r w:rsidRPr="0012569A">
        <w:rPr>
          <w:rFonts w:ascii="Calibri" w:hAnsi="Calibri" w:cs="Calibri"/>
          <w:i/>
          <w:iCs/>
          <w:sz w:val="22"/>
        </w:rPr>
        <w:t>J Neurotrauma</w:t>
      </w:r>
      <w:r w:rsidRPr="0012569A">
        <w:rPr>
          <w:rFonts w:ascii="Calibri" w:hAnsi="Calibri" w:cs="Calibri"/>
          <w:sz w:val="22"/>
        </w:rPr>
        <w:t>. 2015;32(10):674-681. doi:10.1089/neu.2014.3579.</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41. </w:t>
      </w:r>
      <w:r w:rsidRPr="0012569A">
        <w:rPr>
          <w:rFonts w:ascii="Calibri" w:hAnsi="Calibri" w:cs="Calibri"/>
          <w:sz w:val="22"/>
        </w:rPr>
        <w:tab/>
        <w:t xml:space="preserve">Trontel HG, Hall S, Ashendorf L, O’Connor MK. Impact of diagnosis threat on academic self-efficacy in mild traumatic brain injury. </w:t>
      </w:r>
      <w:r w:rsidRPr="0012569A">
        <w:rPr>
          <w:rFonts w:ascii="Calibri" w:hAnsi="Calibri" w:cs="Calibri"/>
          <w:i/>
          <w:iCs/>
          <w:sz w:val="22"/>
        </w:rPr>
        <w:t>J Clin Exp Neuropsychol</w:t>
      </w:r>
      <w:r w:rsidRPr="0012569A">
        <w:rPr>
          <w:rFonts w:ascii="Calibri" w:hAnsi="Calibri" w:cs="Calibri"/>
          <w:sz w:val="22"/>
        </w:rPr>
        <w:t>. 2013;35(9):960-970. doi:10.1080/13803395.2013.84477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2. </w:t>
      </w:r>
      <w:r w:rsidRPr="0012569A">
        <w:rPr>
          <w:rFonts w:ascii="Calibri" w:hAnsi="Calibri" w:cs="Calibri"/>
          <w:sz w:val="22"/>
        </w:rPr>
        <w:tab/>
        <w:t xml:space="preserve">Tsushima WT, Siu AM. Neuropsychological test performance of Hawai’i high school athletes: updated Hawai’i immediate post-concussion assessment and cognitive testing data. </w:t>
      </w:r>
      <w:r w:rsidRPr="0012569A">
        <w:rPr>
          <w:rFonts w:ascii="Calibri" w:hAnsi="Calibri" w:cs="Calibri"/>
          <w:i/>
          <w:iCs/>
          <w:sz w:val="22"/>
        </w:rPr>
        <w:t>Hawaii J Med Public Health</w:t>
      </w:r>
      <w:r w:rsidRPr="0012569A">
        <w:rPr>
          <w:rFonts w:ascii="Calibri" w:hAnsi="Calibri" w:cs="Calibri"/>
          <w:sz w:val="22"/>
        </w:rPr>
        <w:t>. 2014;73(7):208-21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3. </w:t>
      </w:r>
      <w:r w:rsidRPr="0012569A">
        <w:rPr>
          <w:rFonts w:ascii="Calibri" w:hAnsi="Calibri" w:cs="Calibri"/>
          <w:sz w:val="22"/>
        </w:rPr>
        <w:tab/>
        <w:t xml:space="preserve">Tsushima WT, Shirakawa N, Geling O. Neurocognitive functioning and symptom reporting of high school athletes following a single concussion. </w:t>
      </w:r>
      <w:r w:rsidRPr="0012569A">
        <w:rPr>
          <w:rFonts w:ascii="Calibri" w:hAnsi="Calibri" w:cs="Calibri"/>
          <w:i/>
          <w:iCs/>
          <w:sz w:val="22"/>
        </w:rPr>
        <w:t>Appl Neuropsychol Child</w:t>
      </w:r>
      <w:r w:rsidRPr="0012569A">
        <w:rPr>
          <w:rFonts w:ascii="Calibri" w:hAnsi="Calibri" w:cs="Calibri"/>
          <w:sz w:val="22"/>
        </w:rPr>
        <w:t>. 2013;2(1):13-16. doi:10.1080/09084282.2011.64396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4. </w:t>
      </w:r>
      <w:r w:rsidRPr="0012569A">
        <w:rPr>
          <w:rFonts w:ascii="Calibri" w:hAnsi="Calibri" w:cs="Calibri"/>
          <w:sz w:val="22"/>
        </w:rPr>
        <w:tab/>
        <w:t xml:space="preserve">Van Patten R, Keith C, Bertolin M, Wright JD. The effect of premorbid attention-deficit/hyperactivity disorder on neuropsychological functioning in individuals with acute mild traumatic brain injuries. </w:t>
      </w:r>
      <w:r w:rsidRPr="0012569A">
        <w:rPr>
          <w:rFonts w:ascii="Calibri" w:hAnsi="Calibri" w:cs="Calibri"/>
          <w:i/>
          <w:iCs/>
          <w:sz w:val="22"/>
        </w:rPr>
        <w:t>J Clin Exp Neuropsychol</w:t>
      </w:r>
      <w:r w:rsidRPr="0012569A">
        <w:rPr>
          <w:rFonts w:ascii="Calibri" w:hAnsi="Calibri" w:cs="Calibri"/>
          <w:sz w:val="22"/>
        </w:rPr>
        <w:t>. 2016;38(1):12-22. doi:10.1080/13803395.2015.109106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5. </w:t>
      </w:r>
      <w:r w:rsidRPr="0012569A">
        <w:rPr>
          <w:rFonts w:ascii="Calibri" w:hAnsi="Calibri" w:cs="Calibri"/>
          <w:sz w:val="22"/>
        </w:rPr>
        <w:tab/>
        <w:t xml:space="preserve">Vanderploeg RD, Belanger HG, Curtiss G. Mild traumatic brain injury and posttraumatic stress disorder and their associations with health symptoms. </w:t>
      </w:r>
      <w:r w:rsidRPr="0012569A">
        <w:rPr>
          <w:rFonts w:ascii="Calibri" w:hAnsi="Calibri" w:cs="Calibri"/>
          <w:i/>
          <w:iCs/>
          <w:sz w:val="22"/>
        </w:rPr>
        <w:t>Arch Phys Med Rehabil</w:t>
      </w:r>
      <w:r w:rsidRPr="0012569A">
        <w:rPr>
          <w:rFonts w:ascii="Calibri" w:hAnsi="Calibri" w:cs="Calibri"/>
          <w:sz w:val="22"/>
        </w:rPr>
        <w:t>. 2009;90(7):1084-109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6. </w:t>
      </w:r>
      <w:r w:rsidRPr="0012569A">
        <w:rPr>
          <w:rFonts w:ascii="Calibri" w:hAnsi="Calibri" w:cs="Calibri"/>
          <w:sz w:val="22"/>
        </w:rPr>
        <w:tab/>
        <w:t xml:space="preserve">Vanderploeg RD, Curtiss G, Belanger HG. Long-term neuropsychological outcomes following mild traumatic brain injury. </w:t>
      </w:r>
      <w:r w:rsidRPr="0012569A">
        <w:rPr>
          <w:rFonts w:ascii="Calibri" w:hAnsi="Calibri" w:cs="Calibri"/>
          <w:i/>
          <w:iCs/>
          <w:sz w:val="22"/>
        </w:rPr>
        <w:t>J Int Neuropsychol Soc</w:t>
      </w:r>
      <w:r w:rsidRPr="0012569A">
        <w:rPr>
          <w:rFonts w:ascii="Calibri" w:hAnsi="Calibri" w:cs="Calibri"/>
          <w:sz w:val="22"/>
        </w:rPr>
        <w:t>. 2005;11(3):228-236. doi:10.1017/S135561770505028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7. </w:t>
      </w:r>
      <w:r w:rsidRPr="0012569A">
        <w:rPr>
          <w:rFonts w:ascii="Calibri" w:hAnsi="Calibri" w:cs="Calibri"/>
          <w:sz w:val="22"/>
        </w:rPr>
        <w:tab/>
        <w:t xml:space="preserve">Vasterling JJ, Brailey K, Proctor SP, Kane R, Heeren T, Franz M. Neuropsychological outcomes of mild traumatic brain injury, post-traumatic stress disorder and depression in Iraq-deployed US Army soldiers. </w:t>
      </w:r>
      <w:r w:rsidRPr="0012569A">
        <w:rPr>
          <w:rFonts w:ascii="Calibri" w:hAnsi="Calibri" w:cs="Calibri"/>
          <w:i/>
          <w:iCs/>
          <w:sz w:val="22"/>
        </w:rPr>
        <w:t>Br J Psychiatry</w:t>
      </w:r>
      <w:r w:rsidRPr="0012569A">
        <w:rPr>
          <w:rFonts w:ascii="Calibri" w:hAnsi="Calibri" w:cs="Calibri"/>
          <w:sz w:val="22"/>
        </w:rPr>
        <w:t>. 2012;201(3):186-192. doi:10.1192/bjp.bp.111.09646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8. </w:t>
      </w:r>
      <w:r w:rsidRPr="0012569A">
        <w:rPr>
          <w:rFonts w:ascii="Calibri" w:hAnsi="Calibri" w:cs="Calibri"/>
          <w:sz w:val="22"/>
        </w:rPr>
        <w:tab/>
        <w:t xml:space="preserve">Veeramuthu V, Pancharatnam D, Poovindran AR, et al. Cognitive impairments in mild traumatic brain injury and genetic polymorphism of apolipoprotein E: A preliminary study in a Level I trauma center. </w:t>
      </w:r>
      <w:r w:rsidRPr="0012569A">
        <w:rPr>
          <w:rFonts w:ascii="Calibri" w:hAnsi="Calibri" w:cs="Calibri"/>
          <w:i/>
          <w:iCs/>
          <w:sz w:val="22"/>
        </w:rPr>
        <w:t>Neurol Asia</w:t>
      </w:r>
      <w:r w:rsidRPr="0012569A">
        <w:rPr>
          <w:rFonts w:ascii="Calibri" w:hAnsi="Calibri" w:cs="Calibri"/>
          <w:sz w:val="22"/>
        </w:rPr>
        <w:t>. 2014;19(1):69-7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49. </w:t>
      </w:r>
      <w:r w:rsidRPr="0012569A">
        <w:rPr>
          <w:rFonts w:ascii="Calibri" w:hAnsi="Calibri" w:cs="Calibri"/>
          <w:sz w:val="22"/>
        </w:rPr>
        <w:tab/>
        <w:t xml:space="preserve">Veeramuthu V, Hariri F, Narayanan V, Kuo TL, Ramli N, Ganesan D. Microstructural change and cognitive alteration in maxillofacial trauma and mild traumatic brain injury: a diffusion tensor imaging study. </w:t>
      </w:r>
      <w:r w:rsidRPr="0012569A">
        <w:rPr>
          <w:rFonts w:ascii="Calibri" w:hAnsi="Calibri" w:cs="Calibri"/>
          <w:i/>
          <w:iCs/>
          <w:sz w:val="22"/>
        </w:rPr>
        <w:t>J Oral Maxillofac Surg</w:t>
      </w:r>
      <w:r w:rsidRPr="0012569A">
        <w:rPr>
          <w:rFonts w:ascii="Calibri" w:hAnsi="Calibri" w:cs="Calibri"/>
          <w:sz w:val="22"/>
        </w:rPr>
        <w:t>. 2016;74(6):1197.e1-1197.e10. doi:10.1016/j.joms.2016.01.04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0. </w:t>
      </w:r>
      <w:r w:rsidRPr="0012569A">
        <w:rPr>
          <w:rFonts w:ascii="Calibri" w:hAnsi="Calibri" w:cs="Calibri"/>
          <w:sz w:val="22"/>
        </w:rPr>
        <w:tab/>
        <w:t xml:space="preserve">Vilar-López R, Santiago-Ramajo S, Gómez-Río M, Verdejo-García A, Llamas JM, Pérez-García M. Detection of malingering in a Spanish population using three specific malingering tests. </w:t>
      </w:r>
      <w:r w:rsidRPr="0012569A">
        <w:rPr>
          <w:rFonts w:ascii="Calibri" w:hAnsi="Calibri" w:cs="Calibri"/>
          <w:i/>
          <w:iCs/>
          <w:sz w:val="22"/>
        </w:rPr>
        <w:t>Arch Clin Neuropsychol</w:t>
      </w:r>
      <w:r w:rsidRPr="0012569A">
        <w:rPr>
          <w:rFonts w:ascii="Calibri" w:hAnsi="Calibri" w:cs="Calibri"/>
          <w:sz w:val="22"/>
        </w:rPr>
        <w:t>. 2007;22(3):379-388. doi:10.1016/j.acn.2007.01.01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1. </w:t>
      </w:r>
      <w:r w:rsidRPr="0012569A">
        <w:rPr>
          <w:rFonts w:ascii="Calibri" w:hAnsi="Calibri" w:cs="Calibri"/>
          <w:sz w:val="22"/>
        </w:rPr>
        <w:tab/>
        <w:t xml:space="preserve">Wäljas M, Iverson GL, Lange RT, et al. A prospective biopsychosocial study of the persistent post-concussion symptoms following mild traumatic brain injury. </w:t>
      </w:r>
      <w:r w:rsidRPr="0012569A">
        <w:rPr>
          <w:rFonts w:ascii="Calibri" w:hAnsi="Calibri" w:cs="Calibri"/>
          <w:i/>
          <w:iCs/>
          <w:sz w:val="22"/>
        </w:rPr>
        <w:t>J Neurotrauma</w:t>
      </w:r>
      <w:r w:rsidRPr="0012569A">
        <w:rPr>
          <w:rFonts w:ascii="Calibri" w:hAnsi="Calibri" w:cs="Calibri"/>
          <w:sz w:val="22"/>
        </w:rPr>
        <w:t>. 2015;32(8):534-547. doi:10.1089/neu.2014.333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2. </w:t>
      </w:r>
      <w:r w:rsidRPr="0012569A">
        <w:rPr>
          <w:rFonts w:ascii="Calibri" w:hAnsi="Calibri" w:cs="Calibri"/>
          <w:sz w:val="22"/>
        </w:rPr>
        <w:tab/>
        <w:t xml:space="preserve">Waid-Ebbs JK, Daly J, Wu SS, et al. Response to goal management training in veterans with blast-related mild traumatic brain injury. </w:t>
      </w:r>
      <w:r w:rsidRPr="0012569A">
        <w:rPr>
          <w:rFonts w:ascii="Calibri" w:hAnsi="Calibri" w:cs="Calibri"/>
          <w:i/>
          <w:iCs/>
          <w:sz w:val="22"/>
        </w:rPr>
        <w:t>J Rehabil Res Dev</w:t>
      </w:r>
      <w:r w:rsidRPr="0012569A">
        <w:rPr>
          <w:rFonts w:ascii="Calibri" w:hAnsi="Calibri" w:cs="Calibri"/>
          <w:sz w:val="22"/>
        </w:rPr>
        <w:t>. 2014;51(10):1555-15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3. </w:t>
      </w:r>
      <w:r w:rsidRPr="0012569A">
        <w:rPr>
          <w:rFonts w:ascii="Calibri" w:hAnsi="Calibri" w:cs="Calibri"/>
          <w:sz w:val="22"/>
        </w:rPr>
        <w:tab/>
        <w:t xml:space="preserve">Walker WC, Franke LM, Cifu DX, Hart BB. Randomized, sham-controlled, feasibility trial of hyperbaric oxygen for service members with postconcussion syndrome: Cognitive and psychomotor outcomes 1 week postintervention. </w:t>
      </w:r>
      <w:r w:rsidRPr="0012569A">
        <w:rPr>
          <w:rFonts w:ascii="Calibri" w:hAnsi="Calibri" w:cs="Calibri"/>
          <w:i/>
          <w:iCs/>
          <w:sz w:val="22"/>
        </w:rPr>
        <w:t>Neurorehabil Neural Repair</w:t>
      </w:r>
      <w:r w:rsidRPr="0012569A">
        <w:rPr>
          <w:rFonts w:ascii="Calibri" w:hAnsi="Calibri" w:cs="Calibri"/>
          <w:sz w:val="22"/>
        </w:rPr>
        <w:t>. 2014;28(5):420-432. doi:10.1177/1545968313516869.</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54. </w:t>
      </w:r>
      <w:r w:rsidRPr="0012569A">
        <w:rPr>
          <w:rFonts w:ascii="Calibri" w:hAnsi="Calibri" w:cs="Calibri"/>
          <w:sz w:val="22"/>
        </w:rPr>
        <w:tab/>
        <w:t xml:space="preserve">Wang Y, Nelson LD, LaRoche AA, et al. Cerebral blood flow alterations in acute sport-related concussion. </w:t>
      </w:r>
      <w:r w:rsidRPr="0012569A">
        <w:rPr>
          <w:rFonts w:ascii="Calibri" w:hAnsi="Calibri" w:cs="Calibri"/>
          <w:i/>
          <w:iCs/>
          <w:sz w:val="22"/>
        </w:rPr>
        <w:t>J Neurotrauma</w:t>
      </w:r>
      <w:r w:rsidRPr="0012569A">
        <w:rPr>
          <w:rFonts w:ascii="Calibri" w:hAnsi="Calibri" w:cs="Calibri"/>
          <w:sz w:val="22"/>
        </w:rPr>
        <w:t>. 2015;33(13):1227-1236. doi:10.1089/neu.2015.407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5. </w:t>
      </w:r>
      <w:r w:rsidRPr="0012569A">
        <w:rPr>
          <w:rFonts w:ascii="Calibri" w:hAnsi="Calibri" w:cs="Calibri"/>
          <w:sz w:val="22"/>
        </w:rPr>
        <w:tab/>
        <w:t xml:space="preserve">Whiteside DM, Gaasedelen OJ, Hahn-Ketter AE, et al. Derivation of a cross-domain embedded performance validity measure in traumatic brain injury. </w:t>
      </w:r>
      <w:r w:rsidRPr="0012569A">
        <w:rPr>
          <w:rFonts w:ascii="Calibri" w:hAnsi="Calibri" w:cs="Calibri"/>
          <w:i/>
          <w:iCs/>
          <w:sz w:val="22"/>
        </w:rPr>
        <w:t>Clin Neuropsychol</w:t>
      </w:r>
      <w:r w:rsidRPr="0012569A">
        <w:rPr>
          <w:rFonts w:ascii="Calibri" w:hAnsi="Calibri" w:cs="Calibri"/>
          <w:sz w:val="22"/>
        </w:rPr>
        <w:t>. 2015;29(6):788-803. doi:10.1080/13854046.2015.109366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6. </w:t>
      </w:r>
      <w:r w:rsidRPr="0012569A">
        <w:rPr>
          <w:rFonts w:ascii="Calibri" w:hAnsi="Calibri" w:cs="Calibri"/>
          <w:sz w:val="22"/>
        </w:rPr>
        <w:tab/>
        <w:t xml:space="preserve">Willeumier K, Taylor DV, Amen DG. Elevated body mass in National Football League players linked to cognitive impairment and decreased prefrontal cortex and temporal pole activity. </w:t>
      </w:r>
      <w:r w:rsidRPr="0012569A">
        <w:rPr>
          <w:rFonts w:ascii="Calibri" w:hAnsi="Calibri" w:cs="Calibri"/>
          <w:i/>
          <w:iCs/>
          <w:sz w:val="22"/>
        </w:rPr>
        <w:t>Transl Psychiatry</w:t>
      </w:r>
      <w:r w:rsidRPr="0012569A">
        <w:rPr>
          <w:rFonts w:ascii="Calibri" w:hAnsi="Calibri" w:cs="Calibri"/>
          <w:sz w:val="22"/>
        </w:rPr>
        <w:t>. 2012;2:e68-e68. doi:10.1038/tp.2011.6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7. </w:t>
      </w:r>
      <w:r w:rsidRPr="0012569A">
        <w:rPr>
          <w:rFonts w:ascii="Calibri" w:hAnsi="Calibri" w:cs="Calibri"/>
          <w:sz w:val="22"/>
        </w:rPr>
        <w:tab/>
        <w:t xml:space="preserve">Winkler EA, Yue JK, McAllister TW, et al. COMT Val (158) Met polymorphism is associated with nonverbal cognition following mild traumatic brain injury. </w:t>
      </w:r>
      <w:r w:rsidRPr="0012569A">
        <w:rPr>
          <w:rFonts w:ascii="Calibri" w:hAnsi="Calibri" w:cs="Calibri"/>
          <w:i/>
          <w:iCs/>
          <w:sz w:val="22"/>
        </w:rPr>
        <w:t>Neurogenetics</w:t>
      </w:r>
      <w:r w:rsidRPr="0012569A">
        <w:rPr>
          <w:rFonts w:ascii="Calibri" w:hAnsi="Calibri" w:cs="Calibri"/>
          <w:sz w:val="22"/>
        </w:rPr>
        <w:t>. 2016;17(1):31-41. doi:10.1007/s10048-015-0467-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8. </w:t>
      </w:r>
      <w:r w:rsidRPr="0012569A">
        <w:rPr>
          <w:rFonts w:ascii="Calibri" w:hAnsi="Calibri" w:cs="Calibri"/>
          <w:sz w:val="22"/>
        </w:rPr>
        <w:tab/>
        <w:t xml:space="preserve">Wisdom NM, Pastorek NJ, Miller BI, et al. PTSD and cognitive functioning: Importance of including performance validity testing. </w:t>
      </w:r>
      <w:r w:rsidRPr="0012569A">
        <w:rPr>
          <w:rFonts w:ascii="Calibri" w:hAnsi="Calibri" w:cs="Calibri"/>
          <w:i/>
          <w:iCs/>
          <w:sz w:val="22"/>
        </w:rPr>
        <w:t>Clin Neuropsychol</w:t>
      </w:r>
      <w:r w:rsidRPr="0012569A">
        <w:rPr>
          <w:rFonts w:ascii="Calibri" w:hAnsi="Calibri" w:cs="Calibri"/>
          <w:sz w:val="22"/>
        </w:rPr>
        <w:t>. 2014;28(1):128-145. doi:10.1080/13854046.2013.86397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59. </w:t>
      </w:r>
      <w:r w:rsidRPr="0012569A">
        <w:rPr>
          <w:rFonts w:ascii="Calibri" w:hAnsi="Calibri" w:cs="Calibri"/>
          <w:sz w:val="22"/>
        </w:rPr>
        <w:tab/>
        <w:t xml:space="preserve">Wright MJ, Woo E, Birath JB, et al. An index predictive of cognitive outcome in retired professional American Football players with a history of sports concussion. </w:t>
      </w:r>
      <w:r w:rsidRPr="0012569A">
        <w:rPr>
          <w:rFonts w:ascii="Calibri" w:hAnsi="Calibri" w:cs="Calibri"/>
          <w:i/>
          <w:iCs/>
          <w:sz w:val="22"/>
        </w:rPr>
        <w:t>J Clin Exp Neuropsychol</w:t>
      </w:r>
      <w:r w:rsidRPr="0012569A">
        <w:rPr>
          <w:rFonts w:ascii="Calibri" w:hAnsi="Calibri" w:cs="Calibri"/>
          <w:sz w:val="22"/>
        </w:rPr>
        <w:t>. 2016;38(5):561-571. doi:10.1080/13803395.2016.113905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0. </w:t>
      </w:r>
      <w:r w:rsidRPr="0012569A">
        <w:rPr>
          <w:rFonts w:ascii="Calibri" w:hAnsi="Calibri" w:cs="Calibri"/>
          <w:sz w:val="22"/>
        </w:rPr>
        <w:tab/>
        <w:t xml:space="preserve">Zollman FS, Starr C, Kondiles B, Cyborski C, Larson EB. The Rehabilitation Institute of Chicago Military Traumatic Brain Injury Screening Instrument: Determination of Sensitivity, Specificity, and Predictive Value. </w:t>
      </w:r>
      <w:r w:rsidRPr="0012569A">
        <w:rPr>
          <w:rFonts w:ascii="Calibri" w:hAnsi="Calibri" w:cs="Calibri"/>
          <w:i/>
          <w:iCs/>
          <w:sz w:val="22"/>
        </w:rPr>
        <w:t>J Head Trauma Rehabil</w:t>
      </w:r>
      <w:r w:rsidRPr="0012569A">
        <w:rPr>
          <w:rFonts w:ascii="Calibri" w:hAnsi="Calibri" w:cs="Calibri"/>
          <w:sz w:val="22"/>
        </w:rPr>
        <w:t>. 2014;29(1):99-1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1. </w:t>
      </w:r>
      <w:r w:rsidRPr="0012569A">
        <w:rPr>
          <w:rFonts w:ascii="Calibri" w:hAnsi="Calibri" w:cs="Calibri"/>
          <w:sz w:val="22"/>
        </w:rPr>
        <w:tab/>
        <w:t xml:space="preserve">Alexander DG, Shuttleworth-Edwards AB, Kidd M, Malcolm CM. Mild traumatic brain injuries in early adolescent rugby players: Long-term neurocognitive and academic outcomes. </w:t>
      </w:r>
      <w:r w:rsidRPr="0012569A">
        <w:rPr>
          <w:rFonts w:ascii="Calibri" w:hAnsi="Calibri" w:cs="Calibri"/>
          <w:i/>
          <w:iCs/>
          <w:sz w:val="22"/>
        </w:rPr>
        <w:t>Brain Inj</w:t>
      </w:r>
      <w:r w:rsidRPr="0012569A">
        <w:rPr>
          <w:rFonts w:ascii="Calibri" w:hAnsi="Calibri" w:cs="Calibri"/>
          <w:sz w:val="22"/>
        </w:rPr>
        <w:t>. 2015;29(9):1113-1125. doi:10.3109/02699052.2015.103169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2. </w:t>
      </w:r>
      <w:r w:rsidRPr="0012569A">
        <w:rPr>
          <w:rFonts w:ascii="Calibri" w:hAnsi="Calibri" w:cs="Calibri"/>
          <w:sz w:val="22"/>
        </w:rPr>
        <w:tab/>
        <w:t xml:space="preserve">Alhilali LM, Delic JA, Gumus S, Fakhran S. Evaluation of white matter injury patterns underlying neuropsychiatric symptoms after mild traumatic brain injury. </w:t>
      </w:r>
      <w:r w:rsidRPr="0012569A">
        <w:rPr>
          <w:rFonts w:ascii="Calibri" w:hAnsi="Calibri" w:cs="Calibri"/>
          <w:i/>
          <w:iCs/>
          <w:sz w:val="22"/>
        </w:rPr>
        <w:t>Radiology</w:t>
      </w:r>
      <w:r w:rsidRPr="0012569A">
        <w:rPr>
          <w:rFonts w:ascii="Calibri" w:hAnsi="Calibri" w:cs="Calibri"/>
          <w:sz w:val="22"/>
        </w:rPr>
        <w:t>. 2015;277(3):793-800. doi:10.1148/radiol.201514297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3. </w:t>
      </w:r>
      <w:r w:rsidRPr="0012569A">
        <w:rPr>
          <w:rFonts w:ascii="Calibri" w:hAnsi="Calibri" w:cs="Calibri"/>
          <w:sz w:val="22"/>
        </w:rPr>
        <w:tab/>
        <w:t xml:space="preserve">Amyot F, Zimmermann T, Riley J, et al. Normative database of judgment of complexity task with functional near infrared spectroscopy—Application for TBI. </w:t>
      </w:r>
      <w:r w:rsidRPr="0012569A">
        <w:rPr>
          <w:rFonts w:ascii="Calibri" w:hAnsi="Calibri" w:cs="Calibri"/>
          <w:i/>
          <w:iCs/>
          <w:sz w:val="22"/>
        </w:rPr>
        <w:t>NeuroImage</w:t>
      </w:r>
      <w:r w:rsidRPr="0012569A">
        <w:rPr>
          <w:rFonts w:ascii="Calibri" w:hAnsi="Calibri" w:cs="Calibri"/>
          <w:sz w:val="22"/>
        </w:rPr>
        <w:t>. 2012;60(2):879-883. doi:10.1016/j.neuroimage.2012.01.10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4. </w:t>
      </w:r>
      <w:r w:rsidRPr="0012569A">
        <w:rPr>
          <w:rFonts w:ascii="Calibri" w:hAnsi="Calibri" w:cs="Calibri"/>
          <w:sz w:val="22"/>
        </w:rPr>
        <w:tab/>
        <w:t xml:space="preserve">Barrow IM, Hough M, Rastatter MP, Walker M, Holbert D, Rotondo MF. The effects of mild traumatic brain injury on confrontation naming in adults. </w:t>
      </w:r>
      <w:r w:rsidRPr="0012569A">
        <w:rPr>
          <w:rFonts w:ascii="Calibri" w:hAnsi="Calibri" w:cs="Calibri"/>
          <w:i/>
          <w:iCs/>
          <w:sz w:val="22"/>
        </w:rPr>
        <w:t>Brain Inj</w:t>
      </w:r>
      <w:r w:rsidRPr="0012569A">
        <w:rPr>
          <w:rFonts w:ascii="Calibri" w:hAnsi="Calibri" w:cs="Calibri"/>
          <w:sz w:val="22"/>
        </w:rPr>
        <w:t>. 2006;20(8):845-855. doi:10.1080/0269905060083244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5. </w:t>
      </w:r>
      <w:r w:rsidRPr="0012569A">
        <w:rPr>
          <w:rFonts w:ascii="Calibri" w:hAnsi="Calibri" w:cs="Calibri"/>
          <w:sz w:val="22"/>
        </w:rPr>
        <w:tab/>
        <w:t xml:space="preserve">Beaupré M, De Guise É, McKerral M. The association between pain-related variables, emotional factors, and attentional functioning following mild traumatic brain injury. </w:t>
      </w:r>
      <w:r w:rsidRPr="0012569A">
        <w:rPr>
          <w:rFonts w:ascii="Calibri" w:hAnsi="Calibri" w:cs="Calibri"/>
          <w:i/>
          <w:iCs/>
          <w:sz w:val="22"/>
        </w:rPr>
        <w:t>Rehabil Res Pract</w:t>
      </w:r>
      <w:r w:rsidRPr="0012569A">
        <w:rPr>
          <w:rFonts w:ascii="Calibri" w:hAnsi="Calibri" w:cs="Calibri"/>
          <w:sz w:val="22"/>
        </w:rPr>
        <w:t>. January 2012:1-10. doi:10.1155/2012/92469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6. </w:t>
      </w:r>
      <w:r w:rsidRPr="0012569A">
        <w:rPr>
          <w:rFonts w:ascii="Calibri" w:hAnsi="Calibri" w:cs="Calibri"/>
          <w:sz w:val="22"/>
        </w:rPr>
        <w:tab/>
        <w:t xml:space="preserve">Bernstein JPK, Mitchell LS, Bazarian JJ, Langfitt JT. The King-Devick test: An indicator of longer-term cognitive effects post-concussion. </w:t>
      </w:r>
      <w:r w:rsidRPr="0012569A">
        <w:rPr>
          <w:rFonts w:ascii="Calibri" w:hAnsi="Calibri" w:cs="Calibri"/>
          <w:i/>
          <w:iCs/>
          <w:sz w:val="22"/>
        </w:rPr>
        <w:t>Acta Neuropsychol</w:t>
      </w:r>
      <w:r w:rsidRPr="0012569A">
        <w:rPr>
          <w:rFonts w:ascii="Calibri" w:hAnsi="Calibri" w:cs="Calibri"/>
          <w:sz w:val="22"/>
        </w:rPr>
        <w:t>. 2015;13(3):229-236.</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67. </w:t>
      </w:r>
      <w:r w:rsidRPr="0012569A">
        <w:rPr>
          <w:rFonts w:ascii="Calibri" w:hAnsi="Calibri" w:cs="Calibri"/>
          <w:sz w:val="22"/>
        </w:rPr>
        <w:tab/>
        <w:t xml:space="preserve">Blanchet S, Paradis-Giroux A-A, Pépin M, McKerral M. Impact of divided attention during verbal learning in young adults following mild traumatic brain injury. </w:t>
      </w:r>
      <w:r w:rsidRPr="0012569A">
        <w:rPr>
          <w:rFonts w:ascii="Calibri" w:hAnsi="Calibri" w:cs="Calibri"/>
          <w:i/>
          <w:iCs/>
          <w:sz w:val="22"/>
        </w:rPr>
        <w:t>Brain Inj</w:t>
      </w:r>
      <w:r w:rsidRPr="0012569A">
        <w:rPr>
          <w:rFonts w:ascii="Calibri" w:hAnsi="Calibri" w:cs="Calibri"/>
          <w:sz w:val="22"/>
        </w:rPr>
        <w:t>. 2009;23(2):111-122. doi:10.1080/0269905080264968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8. </w:t>
      </w:r>
      <w:r w:rsidRPr="0012569A">
        <w:rPr>
          <w:rFonts w:ascii="Calibri" w:hAnsi="Calibri" w:cs="Calibri"/>
          <w:sz w:val="22"/>
        </w:rPr>
        <w:tab/>
        <w:t xml:space="preserve">Blyth T, Scott A, Bond A, Paul E. A comparison of two assessments of high level cognitive communication disorders in mild traumatic brain injury. </w:t>
      </w:r>
      <w:r w:rsidRPr="0012569A">
        <w:rPr>
          <w:rFonts w:ascii="Calibri" w:hAnsi="Calibri" w:cs="Calibri"/>
          <w:i/>
          <w:iCs/>
          <w:sz w:val="22"/>
        </w:rPr>
        <w:t>Brain Inj</w:t>
      </w:r>
      <w:r w:rsidRPr="0012569A">
        <w:rPr>
          <w:rFonts w:ascii="Calibri" w:hAnsi="Calibri" w:cs="Calibri"/>
          <w:sz w:val="22"/>
        </w:rPr>
        <w:t>. 2012;26(3):234-240. doi:10.3109/02699052.2012.65458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69. </w:t>
      </w:r>
      <w:r w:rsidRPr="0012569A">
        <w:rPr>
          <w:rFonts w:ascii="Calibri" w:hAnsi="Calibri" w:cs="Calibri"/>
          <w:sz w:val="22"/>
        </w:rPr>
        <w:tab/>
        <w:t xml:space="preserve">Borgaro SR, Prigatano GP, Kwasnica C, Rexer JL. Cognitive and affective sequelae in complicated and uncomplicated mild traumatic brain injury. </w:t>
      </w:r>
      <w:r w:rsidRPr="0012569A">
        <w:rPr>
          <w:rFonts w:ascii="Calibri" w:hAnsi="Calibri" w:cs="Calibri"/>
          <w:i/>
          <w:iCs/>
          <w:sz w:val="22"/>
        </w:rPr>
        <w:t>Brain Inj</w:t>
      </w:r>
      <w:r w:rsidRPr="0012569A">
        <w:rPr>
          <w:rFonts w:ascii="Calibri" w:hAnsi="Calibri" w:cs="Calibri"/>
          <w:sz w:val="22"/>
        </w:rPr>
        <w:t>. 2003;17(3):189-198. doi:10.1080/026990502100001318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0. </w:t>
      </w:r>
      <w:r w:rsidRPr="0012569A">
        <w:rPr>
          <w:rFonts w:ascii="Calibri" w:hAnsi="Calibri" w:cs="Calibri"/>
          <w:sz w:val="22"/>
        </w:rPr>
        <w:tab/>
        <w:t xml:space="preserve">Broglio SP, Tomporowski P D, Ferrara MS. Balance performance with a cognitive task: a dual-task testing paradigm. </w:t>
      </w:r>
      <w:r w:rsidRPr="0012569A">
        <w:rPr>
          <w:rFonts w:ascii="Calibri" w:hAnsi="Calibri" w:cs="Calibri"/>
          <w:i/>
          <w:iCs/>
          <w:sz w:val="22"/>
        </w:rPr>
        <w:t>Med Sci Sports Exerc</w:t>
      </w:r>
      <w:r w:rsidRPr="0012569A">
        <w:rPr>
          <w:rFonts w:ascii="Calibri" w:hAnsi="Calibri" w:cs="Calibri"/>
          <w:sz w:val="22"/>
        </w:rPr>
        <w:t>. 2005;37(4):689-69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1. </w:t>
      </w:r>
      <w:r w:rsidRPr="0012569A">
        <w:rPr>
          <w:rFonts w:ascii="Calibri" w:hAnsi="Calibri" w:cs="Calibri"/>
          <w:sz w:val="22"/>
        </w:rPr>
        <w:tab/>
        <w:t xml:space="preserve">Brooks BL, McKay CD, Mrazik M, Barlow KM, Meeuwisse WH, Emery CA. Subjective, but not objective, lingering effects of multiple past concussions in adolescents. </w:t>
      </w:r>
      <w:r w:rsidRPr="0012569A">
        <w:rPr>
          <w:rFonts w:ascii="Calibri" w:hAnsi="Calibri" w:cs="Calibri"/>
          <w:i/>
          <w:iCs/>
          <w:sz w:val="22"/>
        </w:rPr>
        <w:t>J Neurotrauma</w:t>
      </w:r>
      <w:r w:rsidRPr="0012569A">
        <w:rPr>
          <w:rFonts w:ascii="Calibri" w:hAnsi="Calibri" w:cs="Calibri"/>
          <w:sz w:val="22"/>
        </w:rPr>
        <w:t>. 2013;30(17):1469-1475. doi:10.1089/neu.2012.272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2. </w:t>
      </w:r>
      <w:r w:rsidRPr="0012569A">
        <w:rPr>
          <w:rFonts w:ascii="Calibri" w:hAnsi="Calibri" w:cs="Calibri"/>
          <w:sz w:val="22"/>
        </w:rPr>
        <w:tab/>
        <w:t xml:space="preserve">Brooks BL, Iverson GL, Atkins JE, Zafonte R, Berkner PD. Sex differences and self-reported attention problems during baseline concussion testing. </w:t>
      </w:r>
      <w:r w:rsidRPr="0012569A">
        <w:rPr>
          <w:rFonts w:ascii="Calibri" w:hAnsi="Calibri" w:cs="Calibri"/>
          <w:i/>
          <w:iCs/>
          <w:sz w:val="22"/>
        </w:rPr>
        <w:t>Appl Neuropsychol Child</w:t>
      </w:r>
      <w:r w:rsidRPr="0012569A">
        <w:rPr>
          <w:rFonts w:ascii="Calibri" w:hAnsi="Calibri" w:cs="Calibri"/>
          <w:sz w:val="22"/>
        </w:rPr>
        <w:t>. 2016;5(2):119-126. doi:10.1080/21622965.2014.10030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3. </w:t>
      </w:r>
      <w:r w:rsidRPr="0012569A">
        <w:rPr>
          <w:rFonts w:ascii="Calibri" w:hAnsi="Calibri" w:cs="Calibri"/>
          <w:sz w:val="22"/>
        </w:rPr>
        <w:tab/>
        <w:t xml:space="preserve">Brooks BL, Low T, Daya H, Khan S, Mikrogianakis A, Barlow K. Test or rest? Computerized cognitive testing in the emergency department after pediatric mild traumatic brain injury does not delay symptom recovery. </w:t>
      </w:r>
      <w:r w:rsidRPr="0012569A">
        <w:rPr>
          <w:rFonts w:ascii="Calibri" w:hAnsi="Calibri" w:cs="Calibri"/>
          <w:i/>
          <w:iCs/>
          <w:sz w:val="22"/>
        </w:rPr>
        <w:t>J Neurotrauma</w:t>
      </w:r>
      <w:r w:rsidRPr="0012569A">
        <w:rPr>
          <w:rFonts w:ascii="Calibri" w:hAnsi="Calibri" w:cs="Calibri"/>
          <w:sz w:val="22"/>
        </w:rPr>
        <w:t>. March 201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4. </w:t>
      </w:r>
      <w:r w:rsidRPr="0012569A">
        <w:rPr>
          <w:rFonts w:ascii="Calibri" w:hAnsi="Calibri" w:cs="Calibri"/>
          <w:sz w:val="22"/>
        </w:rPr>
        <w:tab/>
        <w:t xml:space="preserve">Brookshire BL, Chapman SB, Song J, Levin HS. Cognitive and linguistic correlates of children’s discourse after closed head injury: A three-year follow-up. </w:t>
      </w:r>
      <w:r w:rsidRPr="0012569A">
        <w:rPr>
          <w:rFonts w:ascii="Calibri" w:hAnsi="Calibri" w:cs="Calibri"/>
          <w:i/>
          <w:iCs/>
          <w:sz w:val="22"/>
        </w:rPr>
        <w:t>J Int Neuropsychol Soc</w:t>
      </w:r>
      <w:r w:rsidRPr="0012569A">
        <w:rPr>
          <w:rFonts w:ascii="Calibri" w:hAnsi="Calibri" w:cs="Calibri"/>
          <w:sz w:val="22"/>
        </w:rPr>
        <w:t>. 2000;6(7):741-751. doi:10.1017/S135561770067701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5. </w:t>
      </w:r>
      <w:r w:rsidRPr="0012569A">
        <w:rPr>
          <w:rFonts w:ascii="Calibri" w:hAnsi="Calibri" w:cs="Calibri"/>
          <w:sz w:val="22"/>
        </w:rPr>
        <w:tab/>
        <w:t xml:space="preserve">Bruce JM, Echemendia RJ. History of multiple self-reported concussions is not associated with reduced cognitive abilities. </w:t>
      </w:r>
      <w:r w:rsidRPr="0012569A">
        <w:rPr>
          <w:rFonts w:ascii="Calibri" w:hAnsi="Calibri" w:cs="Calibri"/>
          <w:i/>
          <w:iCs/>
          <w:sz w:val="22"/>
        </w:rPr>
        <w:t>Neurosurgery</w:t>
      </w:r>
      <w:r w:rsidRPr="0012569A">
        <w:rPr>
          <w:rFonts w:ascii="Calibri" w:hAnsi="Calibri" w:cs="Calibri"/>
          <w:sz w:val="22"/>
        </w:rPr>
        <w:t>. 2009;64(1):100-106. doi:10.1227/01.NEU.0000336310.47513.C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6. </w:t>
      </w:r>
      <w:r w:rsidRPr="0012569A">
        <w:rPr>
          <w:rFonts w:ascii="Calibri" w:hAnsi="Calibri" w:cs="Calibri"/>
          <w:sz w:val="22"/>
        </w:rPr>
        <w:tab/>
        <w:t xml:space="preserve">Bruce JM, Echemendia R, Meeuwisse W, Comper P, Sisco A. 1 year test–retest reliability of ImPACT in professional ice hockey players. </w:t>
      </w:r>
      <w:r w:rsidRPr="0012569A">
        <w:rPr>
          <w:rFonts w:ascii="Calibri" w:hAnsi="Calibri" w:cs="Calibri"/>
          <w:i/>
          <w:iCs/>
          <w:sz w:val="22"/>
        </w:rPr>
        <w:t>Clin Neuropsychol</w:t>
      </w:r>
      <w:r w:rsidRPr="0012569A">
        <w:rPr>
          <w:rFonts w:ascii="Calibri" w:hAnsi="Calibri" w:cs="Calibri"/>
          <w:sz w:val="22"/>
        </w:rPr>
        <w:t>. 2014;28(1):14-25. doi:10.1080/13854046.2013.86627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7. </w:t>
      </w:r>
      <w:r w:rsidRPr="0012569A">
        <w:rPr>
          <w:rFonts w:ascii="Calibri" w:hAnsi="Calibri" w:cs="Calibri"/>
          <w:sz w:val="22"/>
        </w:rPr>
        <w:tab/>
        <w:t xml:space="preserve">Catale C, Marique P, Closset A, Meulemans T. Attentional and executive functioning following mild traumatic brain injury in children using the Test for Attentional Performance (TAP) battery. </w:t>
      </w:r>
      <w:r w:rsidRPr="0012569A">
        <w:rPr>
          <w:rFonts w:ascii="Calibri" w:hAnsi="Calibri" w:cs="Calibri"/>
          <w:i/>
          <w:iCs/>
          <w:sz w:val="22"/>
        </w:rPr>
        <w:t>J Clin Exp Neuropsychol</w:t>
      </w:r>
      <w:r w:rsidRPr="0012569A">
        <w:rPr>
          <w:rFonts w:ascii="Calibri" w:hAnsi="Calibri" w:cs="Calibri"/>
          <w:sz w:val="22"/>
        </w:rPr>
        <w:t>. 2008;31(3):331-338. doi:10.1080/1380339080213461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78. </w:t>
      </w:r>
      <w:r w:rsidRPr="0012569A">
        <w:rPr>
          <w:rFonts w:ascii="Calibri" w:hAnsi="Calibri" w:cs="Calibri"/>
          <w:sz w:val="22"/>
        </w:rPr>
        <w:tab/>
        <w:t xml:space="preserve">Clarke LA, Genat RC, Anderson JFI. Long-term cognitive complaint and post-concussive symptoms following mild traumatic brain injury: The role of cognitive and affective factors. </w:t>
      </w:r>
      <w:r w:rsidRPr="0012569A">
        <w:rPr>
          <w:rFonts w:ascii="Calibri" w:hAnsi="Calibri" w:cs="Calibri"/>
          <w:i/>
          <w:iCs/>
          <w:sz w:val="22"/>
        </w:rPr>
        <w:t>Brain Inj</w:t>
      </w:r>
      <w:r w:rsidRPr="0012569A">
        <w:rPr>
          <w:rFonts w:ascii="Calibri" w:hAnsi="Calibri" w:cs="Calibri"/>
          <w:sz w:val="22"/>
        </w:rPr>
        <w:t>. 2012;26(3):298-307. doi:10.3109/02699052.2012.654588.</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79. </w:t>
      </w:r>
      <w:r w:rsidRPr="0012569A">
        <w:rPr>
          <w:rFonts w:ascii="Calibri" w:hAnsi="Calibri" w:cs="Calibri"/>
          <w:sz w:val="22"/>
        </w:rPr>
        <w:tab/>
        <w:t xml:space="preserve">Cooper DB, Mercado-Couch JM, Critchfield E, et al. Factors influencing cognitive functioning following mild traumatic brain injury in OIF/OEF burn patients. </w:t>
      </w:r>
      <w:r w:rsidRPr="0012569A">
        <w:rPr>
          <w:rFonts w:ascii="Calibri" w:hAnsi="Calibri" w:cs="Calibri"/>
          <w:i/>
          <w:iCs/>
          <w:sz w:val="22"/>
        </w:rPr>
        <w:t>NeuroRehabilitation</w:t>
      </w:r>
      <w:r w:rsidRPr="0012569A">
        <w:rPr>
          <w:rFonts w:ascii="Calibri" w:hAnsi="Calibri" w:cs="Calibri"/>
          <w:sz w:val="22"/>
        </w:rPr>
        <w:t>. 2010;26(3):233-23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0. </w:t>
      </w:r>
      <w:r w:rsidRPr="0012569A">
        <w:rPr>
          <w:rFonts w:ascii="Calibri" w:hAnsi="Calibri" w:cs="Calibri"/>
          <w:sz w:val="22"/>
        </w:rPr>
        <w:tab/>
        <w:t xml:space="preserve">Cooper DB, Chau PM, Armistead-Jehle P, Vanderploeg RD, Bowles AO. Relationship between mechanism of injury and neurocognitive functioning in OEF/OIF service members with mild traumatic brain injuries. </w:t>
      </w:r>
      <w:r w:rsidRPr="0012569A">
        <w:rPr>
          <w:rFonts w:ascii="Calibri" w:hAnsi="Calibri" w:cs="Calibri"/>
          <w:i/>
          <w:iCs/>
          <w:sz w:val="22"/>
        </w:rPr>
        <w:t>Mil Med</w:t>
      </w:r>
      <w:r w:rsidRPr="0012569A">
        <w:rPr>
          <w:rFonts w:ascii="Calibri" w:hAnsi="Calibri" w:cs="Calibri"/>
          <w:sz w:val="22"/>
        </w:rPr>
        <w:t>. 2012;177(10):1157-1160. doi:10.7205/MILMED-D-12-0009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1. </w:t>
      </w:r>
      <w:r w:rsidRPr="0012569A">
        <w:rPr>
          <w:rFonts w:ascii="Calibri" w:hAnsi="Calibri" w:cs="Calibri"/>
          <w:sz w:val="22"/>
        </w:rPr>
        <w:tab/>
        <w:t xml:space="preserve">Cooper DB, Vanderploeg RD, Armistead-Jehle P, Lewis JD, Bowles AO. Factors associated with neurocognitive performance in OIF/OEF servicemembers with postconcussive complaints in postdeployment clinical settings. </w:t>
      </w:r>
      <w:r w:rsidRPr="0012569A">
        <w:rPr>
          <w:rFonts w:ascii="Calibri" w:hAnsi="Calibri" w:cs="Calibri"/>
          <w:i/>
          <w:iCs/>
          <w:sz w:val="22"/>
        </w:rPr>
        <w:t>J Rehabil Res Dev</w:t>
      </w:r>
      <w:r w:rsidRPr="0012569A">
        <w:rPr>
          <w:rFonts w:ascii="Calibri" w:hAnsi="Calibri" w:cs="Calibri"/>
          <w:sz w:val="22"/>
        </w:rPr>
        <w:t>. 2014;51(7):1023-1033. doi:10.1682/JRRD.2013.05.010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2. </w:t>
      </w:r>
      <w:r w:rsidRPr="0012569A">
        <w:rPr>
          <w:rFonts w:ascii="Calibri" w:hAnsi="Calibri" w:cs="Calibri"/>
          <w:sz w:val="22"/>
        </w:rPr>
        <w:tab/>
        <w:t xml:space="preserve">De Monte VE, Geffen GM, May CR, McFarland K, Heath P, Neralic M. The acute effects of mild traumatic brain injury on finger tapping with and without word repetition. </w:t>
      </w:r>
      <w:r w:rsidRPr="0012569A">
        <w:rPr>
          <w:rFonts w:ascii="Calibri" w:hAnsi="Calibri" w:cs="Calibri"/>
          <w:i/>
          <w:iCs/>
          <w:sz w:val="22"/>
        </w:rPr>
        <w:t>J Clin Exp Neuropsychol</w:t>
      </w:r>
      <w:r w:rsidRPr="0012569A">
        <w:rPr>
          <w:rFonts w:ascii="Calibri" w:hAnsi="Calibri" w:cs="Calibri"/>
          <w:sz w:val="22"/>
        </w:rPr>
        <w:t>. 2005;27(2):224-23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3. </w:t>
      </w:r>
      <w:r w:rsidRPr="0012569A">
        <w:rPr>
          <w:rFonts w:ascii="Calibri" w:hAnsi="Calibri" w:cs="Calibri"/>
          <w:sz w:val="22"/>
        </w:rPr>
        <w:tab/>
        <w:t xml:space="preserve">De Monte VE, Geffen GM, Massavelli BM. The effects of post-traumatic amnesia on information processing following mild traumatic brain injury. </w:t>
      </w:r>
      <w:r w:rsidRPr="0012569A">
        <w:rPr>
          <w:rFonts w:ascii="Calibri" w:hAnsi="Calibri" w:cs="Calibri"/>
          <w:i/>
          <w:iCs/>
          <w:sz w:val="22"/>
        </w:rPr>
        <w:t>Brain Inj</w:t>
      </w:r>
      <w:r w:rsidRPr="0012569A">
        <w:rPr>
          <w:rFonts w:ascii="Calibri" w:hAnsi="Calibri" w:cs="Calibri"/>
          <w:sz w:val="22"/>
        </w:rPr>
        <w:t>. 2006;20(13-14):1345-1354. doi:10.1080/0269905060108207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4. </w:t>
      </w:r>
      <w:r w:rsidRPr="0012569A">
        <w:rPr>
          <w:rFonts w:ascii="Calibri" w:hAnsi="Calibri" w:cs="Calibri"/>
          <w:sz w:val="22"/>
        </w:rPr>
        <w:tab/>
        <w:t xml:space="preserve">De Monte VE, Geffen GM, May CR, McFarland K. Double cross-validation and improved sensitivity of the rapid screen of mild traumatic brain injury. </w:t>
      </w:r>
      <w:r w:rsidRPr="0012569A">
        <w:rPr>
          <w:rFonts w:ascii="Calibri" w:hAnsi="Calibri" w:cs="Calibri"/>
          <w:i/>
          <w:iCs/>
          <w:sz w:val="22"/>
        </w:rPr>
        <w:t>J Clin Exp Neuropsychol</w:t>
      </w:r>
      <w:r w:rsidRPr="0012569A">
        <w:rPr>
          <w:rFonts w:ascii="Calibri" w:hAnsi="Calibri" w:cs="Calibri"/>
          <w:sz w:val="22"/>
        </w:rPr>
        <w:t>. 2004;26(5):628-644. doi:10.1080/1380339049050444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5. </w:t>
      </w:r>
      <w:r w:rsidRPr="0012569A">
        <w:rPr>
          <w:rFonts w:ascii="Calibri" w:hAnsi="Calibri" w:cs="Calibri"/>
          <w:sz w:val="22"/>
        </w:rPr>
        <w:tab/>
        <w:t xml:space="preserve">De Monte VE, Geffen GM, May CR, McFarland K. Improved sensitivity of the rapid screen of mild traumatic brain injury. </w:t>
      </w:r>
      <w:r w:rsidRPr="0012569A">
        <w:rPr>
          <w:rFonts w:ascii="Calibri" w:hAnsi="Calibri" w:cs="Calibri"/>
          <w:i/>
          <w:iCs/>
          <w:sz w:val="22"/>
        </w:rPr>
        <w:t>J Clin Exp Neuropsychol</w:t>
      </w:r>
      <w:r w:rsidRPr="0012569A">
        <w:rPr>
          <w:rFonts w:ascii="Calibri" w:hAnsi="Calibri" w:cs="Calibri"/>
          <w:sz w:val="22"/>
        </w:rPr>
        <w:t>. 2010;32(1):28-37. doi:10.1080/1380339090280651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6. </w:t>
      </w:r>
      <w:r w:rsidRPr="0012569A">
        <w:rPr>
          <w:rFonts w:ascii="Calibri" w:hAnsi="Calibri" w:cs="Calibri"/>
          <w:sz w:val="22"/>
        </w:rPr>
        <w:tab/>
        <w:t xml:space="preserve">Decq P, Gault N, Blandeau M, et al. Long-term consequences of recurrent sports concussion. </w:t>
      </w:r>
      <w:r w:rsidRPr="0012569A">
        <w:rPr>
          <w:rFonts w:ascii="Calibri" w:hAnsi="Calibri" w:cs="Calibri"/>
          <w:i/>
          <w:iCs/>
          <w:sz w:val="22"/>
        </w:rPr>
        <w:t>Acta Neurochir (Wien)</w:t>
      </w:r>
      <w:r w:rsidRPr="0012569A">
        <w:rPr>
          <w:rFonts w:ascii="Calibri" w:hAnsi="Calibri" w:cs="Calibri"/>
          <w:sz w:val="22"/>
        </w:rPr>
        <w:t>. 2016;158(2):289-300. doi:10.1007/s00701-015-2681-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7. </w:t>
      </w:r>
      <w:r w:rsidRPr="0012569A">
        <w:rPr>
          <w:rFonts w:ascii="Calibri" w:hAnsi="Calibri" w:cs="Calibri"/>
          <w:sz w:val="22"/>
        </w:rPr>
        <w:tab/>
        <w:t xml:space="preserve">Dikmen S, Machamer J, Temkin N. Mild head injury: Facts and artifacts. </w:t>
      </w:r>
      <w:r w:rsidRPr="0012569A">
        <w:rPr>
          <w:rFonts w:ascii="Calibri" w:hAnsi="Calibri" w:cs="Calibri"/>
          <w:i/>
          <w:iCs/>
          <w:sz w:val="22"/>
        </w:rPr>
        <w:t>J Clin Exp Neuropsychol</w:t>
      </w:r>
      <w:r w:rsidRPr="0012569A">
        <w:rPr>
          <w:rFonts w:ascii="Calibri" w:hAnsi="Calibri" w:cs="Calibri"/>
          <w:sz w:val="22"/>
        </w:rPr>
        <w:t>. 2001;23(6):729-738. doi:10.1076/jcen.23.6.729.101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8. </w:t>
      </w:r>
      <w:r w:rsidRPr="0012569A">
        <w:rPr>
          <w:rFonts w:ascii="Calibri" w:hAnsi="Calibri" w:cs="Calibri"/>
          <w:sz w:val="22"/>
        </w:rPr>
        <w:tab/>
        <w:t xml:space="preserve">Dunkley BT, Da Costa L, Bethune A, et al. Low-frequency connectivity is associated with mild traumatic brain injury. </w:t>
      </w:r>
      <w:r w:rsidRPr="0012569A">
        <w:rPr>
          <w:rFonts w:ascii="Calibri" w:hAnsi="Calibri" w:cs="Calibri"/>
          <w:i/>
          <w:iCs/>
          <w:sz w:val="22"/>
        </w:rPr>
        <w:t>NeuroImage Clin</w:t>
      </w:r>
      <w:r w:rsidRPr="0012569A">
        <w:rPr>
          <w:rFonts w:ascii="Calibri" w:hAnsi="Calibri" w:cs="Calibri"/>
          <w:sz w:val="22"/>
        </w:rPr>
        <w:t>. 2015;7:611–621. doi:10.1016/j.nicl.2015.02.02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89. </w:t>
      </w:r>
      <w:r w:rsidRPr="0012569A">
        <w:rPr>
          <w:rFonts w:ascii="Calibri" w:hAnsi="Calibri" w:cs="Calibri"/>
          <w:sz w:val="22"/>
        </w:rPr>
        <w:tab/>
        <w:t xml:space="preserve">Echemendia RJ, Bruce JM, Bailey CM, Sanders JF, Arnett P, Vargas G. The utility of post-concussion neuropsychological data in identifying cognitive change following sports-related MTBI in the absence of baseline data. </w:t>
      </w:r>
      <w:r w:rsidRPr="0012569A">
        <w:rPr>
          <w:rFonts w:ascii="Calibri" w:hAnsi="Calibri" w:cs="Calibri"/>
          <w:i/>
          <w:iCs/>
          <w:sz w:val="22"/>
        </w:rPr>
        <w:t>Clin Neuropsychol</w:t>
      </w:r>
      <w:r w:rsidRPr="0012569A">
        <w:rPr>
          <w:rFonts w:ascii="Calibri" w:hAnsi="Calibri" w:cs="Calibri"/>
          <w:sz w:val="22"/>
        </w:rPr>
        <w:t>. 2012;26(7):1077-1091. doi:10.1080/13854046.2012.72100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0. </w:t>
      </w:r>
      <w:r w:rsidRPr="0012569A">
        <w:rPr>
          <w:rFonts w:ascii="Calibri" w:hAnsi="Calibri" w:cs="Calibri"/>
          <w:sz w:val="22"/>
        </w:rPr>
        <w:tab/>
        <w:t xml:space="preserve">Elbin RJ, Schatz P, Covassin T. One-year test-retest reliability of the online version of ImPACT in high school athletes. </w:t>
      </w:r>
      <w:r w:rsidRPr="0012569A">
        <w:rPr>
          <w:rFonts w:ascii="Calibri" w:hAnsi="Calibri" w:cs="Calibri"/>
          <w:i/>
          <w:iCs/>
          <w:sz w:val="22"/>
        </w:rPr>
        <w:t>Am J Sports Med</w:t>
      </w:r>
      <w:r w:rsidRPr="0012569A">
        <w:rPr>
          <w:rFonts w:ascii="Calibri" w:hAnsi="Calibri" w:cs="Calibri"/>
          <w:sz w:val="22"/>
        </w:rPr>
        <w:t>. 2011;39(11):2319-2324. doi:10.1177/036354651141717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1. </w:t>
      </w:r>
      <w:r w:rsidRPr="0012569A">
        <w:rPr>
          <w:rFonts w:ascii="Calibri" w:hAnsi="Calibri" w:cs="Calibri"/>
          <w:sz w:val="22"/>
        </w:rPr>
        <w:tab/>
        <w:t xml:space="preserve">Fakhran S, Yaeger K, Collins M, Alhilali L. Sex differences in white matter abnormalities after mild traumatic brain injury: localization and correlation with outcome. </w:t>
      </w:r>
      <w:r w:rsidRPr="0012569A">
        <w:rPr>
          <w:rFonts w:ascii="Calibri" w:hAnsi="Calibri" w:cs="Calibri"/>
          <w:i/>
          <w:iCs/>
          <w:sz w:val="22"/>
        </w:rPr>
        <w:t>Radiology</w:t>
      </w:r>
      <w:r w:rsidRPr="0012569A">
        <w:rPr>
          <w:rFonts w:ascii="Calibri" w:hAnsi="Calibri" w:cs="Calibri"/>
          <w:sz w:val="22"/>
        </w:rPr>
        <w:t>. 2014;272(3):815-823. doi:10.1148/radiol.14132512.</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192. </w:t>
      </w:r>
      <w:r w:rsidRPr="0012569A">
        <w:rPr>
          <w:rFonts w:ascii="Calibri" w:hAnsi="Calibri" w:cs="Calibri"/>
          <w:sz w:val="22"/>
        </w:rPr>
        <w:tab/>
        <w:t xml:space="preserve">Falconer EK, Geffen GM, Olsen SL, McFarland K. The rapid screen of concussion: An evaluation of the non-word repetition test for use in mTBI research. </w:t>
      </w:r>
      <w:r w:rsidRPr="0012569A">
        <w:rPr>
          <w:rFonts w:ascii="Calibri" w:hAnsi="Calibri" w:cs="Calibri"/>
          <w:i/>
          <w:iCs/>
          <w:sz w:val="22"/>
        </w:rPr>
        <w:t>Brain Inj</w:t>
      </w:r>
      <w:r w:rsidRPr="0012569A">
        <w:rPr>
          <w:rFonts w:ascii="Calibri" w:hAnsi="Calibri" w:cs="Calibri"/>
          <w:sz w:val="22"/>
        </w:rPr>
        <w:t>. 2006;20(12):1251-1263. doi:10.1080/0269905060104960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3. </w:t>
      </w:r>
      <w:r w:rsidRPr="0012569A">
        <w:rPr>
          <w:rFonts w:ascii="Calibri" w:hAnsi="Calibri" w:cs="Calibri"/>
          <w:sz w:val="22"/>
        </w:rPr>
        <w:tab/>
        <w:t xml:space="preserve">Ford JH, Giovanello KS, Guskiewicz KM. Episodic memory in former professional football players with a history of concussion: An event related-functional neuroimaging study. </w:t>
      </w:r>
      <w:r w:rsidRPr="0012569A">
        <w:rPr>
          <w:rFonts w:ascii="Calibri" w:hAnsi="Calibri" w:cs="Calibri"/>
          <w:i/>
          <w:iCs/>
          <w:sz w:val="22"/>
        </w:rPr>
        <w:t>J Neurotrauma</w:t>
      </w:r>
      <w:r w:rsidRPr="0012569A">
        <w:rPr>
          <w:rFonts w:ascii="Calibri" w:hAnsi="Calibri" w:cs="Calibri"/>
          <w:sz w:val="22"/>
        </w:rPr>
        <w:t>. 2013;30(20):1683-1701. doi:10.1089/neu.2012.253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4. </w:t>
      </w:r>
      <w:r w:rsidRPr="0012569A">
        <w:rPr>
          <w:rFonts w:ascii="Calibri" w:hAnsi="Calibri" w:cs="Calibri"/>
          <w:sz w:val="22"/>
        </w:rPr>
        <w:tab/>
        <w:t xml:space="preserve">Galetto V, Andreetta S, Zettin M, Marini A. Patterns of impairment of narrative language in mild traumatic brain injury. </w:t>
      </w:r>
      <w:r w:rsidRPr="0012569A">
        <w:rPr>
          <w:rFonts w:ascii="Calibri" w:hAnsi="Calibri" w:cs="Calibri"/>
          <w:i/>
          <w:iCs/>
          <w:sz w:val="22"/>
        </w:rPr>
        <w:t>J Neurolinguistics</w:t>
      </w:r>
      <w:r w:rsidRPr="0012569A">
        <w:rPr>
          <w:rFonts w:ascii="Calibri" w:hAnsi="Calibri" w:cs="Calibri"/>
          <w:sz w:val="22"/>
        </w:rPr>
        <w:t>. 2013;26(6):649-661. doi:10.1016/j.jneuroling.2013.05.00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5. </w:t>
      </w:r>
      <w:r w:rsidRPr="0012569A">
        <w:rPr>
          <w:rFonts w:ascii="Calibri" w:hAnsi="Calibri" w:cs="Calibri"/>
          <w:sz w:val="22"/>
        </w:rPr>
        <w:tab/>
        <w:t xml:space="preserve">Ghodadra A, Alhilali L, Fakhran S. Principal component analysis of diffusion tensor images to determine white matter injury patterns underlying postconcussive headache. </w:t>
      </w:r>
      <w:r w:rsidRPr="0012569A">
        <w:rPr>
          <w:rFonts w:ascii="Calibri" w:hAnsi="Calibri" w:cs="Calibri"/>
          <w:i/>
          <w:iCs/>
          <w:sz w:val="22"/>
        </w:rPr>
        <w:t>AJNR Am J Neuroradiol</w:t>
      </w:r>
      <w:r w:rsidRPr="0012569A">
        <w:rPr>
          <w:rFonts w:ascii="Calibri" w:hAnsi="Calibri" w:cs="Calibri"/>
          <w:sz w:val="22"/>
        </w:rPr>
        <w:t>. 2016;37(2):274-278. doi:10.3174/ajnr.A450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6. </w:t>
      </w:r>
      <w:r w:rsidRPr="0012569A">
        <w:rPr>
          <w:rFonts w:ascii="Calibri" w:hAnsi="Calibri" w:cs="Calibri"/>
          <w:sz w:val="22"/>
        </w:rPr>
        <w:tab/>
        <w:t xml:space="preserve">Greiffenstein MF, Baker WJ. Validity testing in dually diagnosed post-traumatic stress disorder and mild closed head injury. </w:t>
      </w:r>
      <w:r w:rsidRPr="0012569A">
        <w:rPr>
          <w:rFonts w:ascii="Calibri" w:hAnsi="Calibri" w:cs="Calibri"/>
          <w:i/>
          <w:iCs/>
          <w:sz w:val="22"/>
        </w:rPr>
        <w:t>Clin Neuropsychol</w:t>
      </w:r>
      <w:r w:rsidRPr="0012569A">
        <w:rPr>
          <w:rFonts w:ascii="Calibri" w:hAnsi="Calibri" w:cs="Calibri"/>
          <w:sz w:val="22"/>
        </w:rPr>
        <w:t>. 2008;22(3):565-582. doi:10.1080/1385404070137781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7. </w:t>
      </w:r>
      <w:r w:rsidRPr="0012569A">
        <w:rPr>
          <w:rFonts w:ascii="Calibri" w:hAnsi="Calibri" w:cs="Calibri"/>
          <w:sz w:val="22"/>
        </w:rPr>
        <w:tab/>
        <w:t xml:space="preserve">Greiffenstein MF, Baker WJ, Johnson-Greene D. Actual versus self-reported scholastic achievement of litigating postconcussion and severe closed head injury claimants. </w:t>
      </w:r>
      <w:r w:rsidRPr="0012569A">
        <w:rPr>
          <w:rFonts w:ascii="Calibri" w:hAnsi="Calibri" w:cs="Calibri"/>
          <w:i/>
          <w:iCs/>
          <w:sz w:val="22"/>
        </w:rPr>
        <w:t>Psychol Assess</w:t>
      </w:r>
      <w:r w:rsidRPr="0012569A">
        <w:rPr>
          <w:rFonts w:ascii="Calibri" w:hAnsi="Calibri" w:cs="Calibri"/>
          <w:sz w:val="22"/>
        </w:rPr>
        <w:t>. 2002;14(2):202-208. doi:10.1037/1040-3590.14.2.20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8. </w:t>
      </w:r>
      <w:r w:rsidRPr="0012569A">
        <w:rPr>
          <w:rFonts w:ascii="Calibri" w:hAnsi="Calibri" w:cs="Calibri"/>
          <w:sz w:val="22"/>
        </w:rPr>
        <w:tab/>
        <w:t xml:space="preserve">Grubenhoff JA, Kirkwood M, Gao D, Deakyne S, Wathen J. Evaluation of the standardized assessment of concussion in a pediatric emergency department. </w:t>
      </w:r>
      <w:r w:rsidRPr="0012569A">
        <w:rPr>
          <w:rFonts w:ascii="Calibri" w:hAnsi="Calibri" w:cs="Calibri"/>
          <w:i/>
          <w:iCs/>
          <w:sz w:val="22"/>
        </w:rPr>
        <w:t>Pediatrics</w:t>
      </w:r>
      <w:r w:rsidRPr="0012569A">
        <w:rPr>
          <w:rFonts w:ascii="Calibri" w:hAnsi="Calibri" w:cs="Calibri"/>
          <w:sz w:val="22"/>
        </w:rPr>
        <w:t>. 2010;126(4):688-695. doi:10.1542/peds.2009-280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199. </w:t>
      </w:r>
      <w:r w:rsidRPr="0012569A">
        <w:rPr>
          <w:rFonts w:ascii="Calibri" w:hAnsi="Calibri" w:cs="Calibri"/>
          <w:sz w:val="22"/>
        </w:rPr>
        <w:tab/>
        <w:t xml:space="preserve">Hanten G, Dennis M, Zhang L, et al. Childhood head injury and metacognitive processes in language and memory. </w:t>
      </w:r>
      <w:r w:rsidRPr="0012569A">
        <w:rPr>
          <w:rFonts w:ascii="Calibri" w:hAnsi="Calibri" w:cs="Calibri"/>
          <w:i/>
          <w:iCs/>
          <w:sz w:val="22"/>
        </w:rPr>
        <w:t>Dev Neuropsychol</w:t>
      </w:r>
      <w:r w:rsidRPr="0012569A">
        <w:rPr>
          <w:rFonts w:ascii="Calibri" w:hAnsi="Calibri" w:cs="Calibri"/>
          <w:sz w:val="22"/>
        </w:rPr>
        <w:t>. 2004;25(1-2):85-106. doi:10.1207/s15326942dn2501&amp;2_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0. </w:t>
      </w:r>
      <w:r w:rsidRPr="0012569A">
        <w:rPr>
          <w:rFonts w:ascii="Calibri" w:hAnsi="Calibri" w:cs="Calibri"/>
          <w:sz w:val="22"/>
        </w:rPr>
        <w:tab/>
        <w:t xml:space="preserve">Henry LC, Sandel N. Adolescent subtest norms for the ImPACT neurocognitive battery. </w:t>
      </w:r>
      <w:r w:rsidRPr="0012569A">
        <w:rPr>
          <w:rFonts w:ascii="Calibri" w:hAnsi="Calibri" w:cs="Calibri"/>
          <w:i/>
          <w:iCs/>
          <w:sz w:val="22"/>
        </w:rPr>
        <w:t>Appl Neuropsychol Child</w:t>
      </w:r>
      <w:r w:rsidRPr="0012569A">
        <w:rPr>
          <w:rFonts w:ascii="Calibri" w:hAnsi="Calibri" w:cs="Calibri"/>
          <w:sz w:val="22"/>
        </w:rPr>
        <w:t>. 2015;4(4):266-276. doi:10.1080/21622965.2014.91109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1. </w:t>
      </w:r>
      <w:r w:rsidRPr="0012569A">
        <w:rPr>
          <w:rFonts w:ascii="Calibri" w:hAnsi="Calibri" w:cs="Calibri"/>
          <w:sz w:val="22"/>
        </w:rPr>
        <w:tab/>
        <w:t xml:space="preserve">Hobson E, Lannin NA, Taylor A, Farquhar M, Morarty J, Unsworth C. Determining client cognitive status following mild traumatic brain injury. </w:t>
      </w:r>
      <w:r w:rsidRPr="0012569A">
        <w:rPr>
          <w:rFonts w:ascii="Calibri" w:hAnsi="Calibri" w:cs="Calibri"/>
          <w:i/>
          <w:iCs/>
          <w:sz w:val="22"/>
        </w:rPr>
        <w:t>Scand J Occup Ther</w:t>
      </w:r>
      <w:r w:rsidRPr="0012569A">
        <w:rPr>
          <w:rFonts w:ascii="Calibri" w:hAnsi="Calibri" w:cs="Calibri"/>
          <w:sz w:val="22"/>
        </w:rPr>
        <w:t>. 2016;23(2):138-146. doi:10.3109/11038128.2015.108262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2. </w:t>
      </w:r>
      <w:r w:rsidRPr="0012569A">
        <w:rPr>
          <w:rFonts w:ascii="Calibri" w:hAnsi="Calibri" w:cs="Calibri"/>
          <w:sz w:val="22"/>
        </w:rPr>
        <w:tab/>
        <w:t xml:space="preserve">Johansson B, Berglund P, Rönnbäck L. Mental fatigue and impaired information processing after mild and moderate traumatic brain injury. </w:t>
      </w:r>
      <w:r w:rsidRPr="0012569A">
        <w:rPr>
          <w:rFonts w:ascii="Calibri" w:hAnsi="Calibri" w:cs="Calibri"/>
          <w:i/>
          <w:iCs/>
          <w:sz w:val="22"/>
        </w:rPr>
        <w:t>Brain Inj</w:t>
      </w:r>
      <w:r w:rsidRPr="0012569A">
        <w:rPr>
          <w:rFonts w:ascii="Calibri" w:hAnsi="Calibri" w:cs="Calibri"/>
          <w:sz w:val="22"/>
        </w:rPr>
        <w:t>. 2009;23(13-14):1027-1040. doi:10.3109/0269905090342109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3. </w:t>
      </w:r>
      <w:r w:rsidRPr="0012569A">
        <w:rPr>
          <w:rFonts w:ascii="Calibri" w:hAnsi="Calibri" w:cs="Calibri"/>
          <w:sz w:val="22"/>
        </w:rPr>
        <w:tab/>
        <w:t xml:space="preserve">Keightley ML, Saluja RS, Chen J-K, et al. A functional magnetic resonance imaging study of working memory in youth after sports-related concussion: Is it still working? </w:t>
      </w:r>
      <w:r w:rsidRPr="0012569A">
        <w:rPr>
          <w:rFonts w:ascii="Calibri" w:hAnsi="Calibri" w:cs="Calibri"/>
          <w:i/>
          <w:iCs/>
          <w:sz w:val="22"/>
        </w:rPr>
        <w:t>J Neurotrauma</w:t>
      </w:r>
      <w:r w:rsidRPr="0012569A">
        <w:rPr>
          <w:rFonts w:ascii="Calibri" w:hAnsi="Calibri" w:cs="Calibri"/>
          <w:sz w:val="22"/>
        </w:rPr>
        <w:t>. 2014;31(5):437-451. doi:10.1089/neu.2013.305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4. </w:t>
      </w:r>
      <w:r w:rsidRPr="0012569A">
        <w:rPr>
          <w:rFonts w:ascii="Calibri" w:hAnsi="Calibri" w:cs="Calibri"/>
          <w:sz w:val="22"/>
        </w:rPr>
        <w:tab/>
        <w:t xml:space="preserve">Killgore WDS, Singh P, Kipman M, Pisner D, Fridman A, Weber M. Gray matter volume and executive functioning correlate with time since injury following mild traumatic brain injury. </w:t>
      </w:r>
      <w:r w:rsidRPr="0012569A">
        <w:rPr>
          <w:rFonts w:ascii="Calibri" w:hAnsi="Calibri" w:cs="Calibri"/>
          <w:i/>
          <w:iCs/>
          <w:sz w:val="22"/>
        </w:rPr>
        <w:t>Neurosci Lett</w:t>
      </w:r>
      <w:r w:rsidRPr="0012569A">
        <w:rPr>
          <w:rFonts w:ascii="Calibri" w:hAnsi="Calibri" w:cs="Calibri"/>
          <w:sz w:val="22"/>
        </w:rPr>
        <w:t>. 2016;612:238-244. doi:10.1016/j.neulet.2015.12.033.</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05. </w:t>
      </w:r>
      <w:r w:rsidRPr="0012569A">
        <w:rPr>
          <w:rFonts w:ascii="Calibri" w:hAnsi="Calibri" w:cs="Calibri"/>
          <w:sz w:val="22"/>
        </w:rPr>
        <w:tab/>
        <w:t xml:space="preserve">King KA, Hough MS, Walker MM, Rastatter M, Holbert D. Mild traumatic brain injury: Effects on naming in word retrieval and discourse. </w:t>
      </w:r>
      <w:r w:rsidRPr="0012569A">
        <w:rPr>
          <w:rFonts w:ascii="Calibri" w:hAnsi="Calibri" w:cs="Calibri"/>
          <w:i/>
          <w:iCs/>
          <w:sz w:val="22"/>
        </w:rPr>
        <w:t>Brain Inj</w:t>
      </w:r>
      <w:r w:rsidRPr="0012569A">
        <w:rPr>
          <w:rFonts w:ascii="Calibri" w:hAnsi="Calibri" w:cs="Calibri"/>
          <w:sz w:val="22"/>
        </w:rPr>
        <w:t>. 2006;20(7):725-732. doi:10.1080/0269905060074382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6. </w:t>
      </w:r>
      <w:r w:rsidRPr="0012569A">
        <w:rPr>
          <w:rFonts w:ascii="Calibri" w:hAnsi="Calibri" w:cs="Calibri"/>
          <w:sz w:val="22"/>
        </w:rPr>
        <w:tab/>
        <w:t xml:space="preserve">Kinsella GJ, Olver J, Ong B, Gruen R, Hammersley E. Mild traumatic brain injury in older adults: Early cognitive outcome. </w:t>
      </w:r>
      <w:r w:rsidRPr="0012569A">
        <w:rPr>
          <w:rFonts w:ascii="Calibri" w:hAnsi="Calibri" w:cs="Calibri"/>
          <w:i/>
          <w:iCs/>
          <w:sz w:val="22"/>
        </w:rPr>
        <w:t>J Int Neuropsychol Soc</w:t>
      </w:r>
      <w:r w:rsidRPr="0012569A">
        <w:rPr>
          <w:rFonts w:ascii="Calibri" w:hAnsi="Calibri" w:cs="Calibri"/>
          <w:sz w:val="22"/>
        </w:rPr>
        <w:t>. 2014;20(6):663-671. doi:10.1017/S135561771400044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7. </w:t>
      </w:r>
      <w:r w:rsidRPr="0012569A">
        <w:rPr>
          <w:rFonts w:ascii="Calibri" w:hAnsi="Calibri" w:cs="Calibri"/>
          <w:sz w:val="22"/>
        </w:rPr>
        <w:tab/>
        <w:t xml:space="preserve">Konrad C, Geburek AJ, Rist F, et al. Long-term cognitive and emotional consequences of mild traumatic brain injury. </w:t>
      </w:r>
      <w:r w:rsidRPr="0012569A">
        <w:rPr>
          <w:rFonts w:ascii="Calibri" w:hAnsi="Calibri" w:cs="Calibri"/>
          <w:i/>
          <w:iCs/>
          <w:sz w:val="22"/>
        </w:rPr>
        <w:t>Psychol Med</w:t>
      </w:r>
      <w:r w:rsidRPr="0012569A">
        <w:rPr>
          <w:rFonts w:ascii="Calibri" w:hAnsi="Calibri" w:cs="Calibri"/>
          <w:sz w:val="22"/>
        </w:rPr>
        <w:t>. 2011;41(06):1197–1211. doi:10.1017/S003329171000172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8. </w:t>
      </w:r>
      <w:r w:rsidRPr="0012569A">
        <w:rPr>
          <w:rFonts w:ascii="Calibri" w:hAnsi="Calibri" w:cs="Calibri"/>
          <w:sz w:val="22"/>
        </w:rPr>
        <w:tab/>
        <w:t xml:space="preserve">Kuhn AW, Solomon GS. Supervision and computerized neurocognitive baseline test performance in high school athletes: An initial investigation. </w:t>
      </w:r>
      <w:r w:rsidRPr="0012569A">
        <w:rPr>
          <w:rFonts w:ascii="Calibri" w:hAnsi="Calibri" w:cs="Calibri"/>
          <w:i/>
          <w:iCs/>
          <w:sz w:val="22"/>
        </w:rPr>
        <w:t>J Athl Train</w:t>
      </w:r>
      <w:r w:rsidRPr="0012569A">
        <w:rPr>
          <w:rFonts w:ascii="Calibri" w:hAnsi="Calibri" w:cs="Calibri"/>
          <w:sz w:val="22"/>
        </w:rPr>
        <w:t>. 2014;49(6):800-805. doi:10.4085/1062-6050-49.3.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09. </w:t>
      </w:r>
      <w:r w:rsidRPr="0012569A">
        <w:rPr>
          <w:rFonts w:ascii="Calibri" w:hAnsi="Calibri" w:cs="Calibri"/>
          <w:sz w:val="22"/>
        </w:rPr>
        <w:tab/>
        <w:t xml:space="preserve">Landre N, Poppe CJ, Davis N, Schmaus B, Hobbs SE. Cognitive functioning and postconcussive symptoms in trauma patients with and without mild TBI. </w:t>
      </w:r>
      <w:r w:rsidRPr="0012569A">
        <w:rPr>
          <w:rFonts w:ascii="Calibri" w:hAnsi="Calibri" w:cs="Calibri"/>
          <w:i/>
          <w:iCs/>
          <w:sz w:val="22"/>
        </w:rPr>
        <w:t>Arch Clin Neuropsychol</w:t>
      </w:r>
      <w:r w:rsidRPr="0012569A">
        <w:rPr>
          <w:rFonts w:ascii="Calibri" w:hAnsi="Calibri" w:cs="Calibri"/>
          <w:sz w:val="22"/>
        </w:rPr>
        <w:t>. 2006;21(4):255-273. doi:10.1016/j.acn.2005.12.00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0. </w:t>
      </w:r>
      <w:r w:rsidRPr="0012569A">
        <w:rPr>
          <w:rFonts w:ascii="Calibri" w:hAnsi="Calibri" w:cs="Calibri"/>
          <w:sz w:val="22"/>
        </w:rPr>
        <w:tab/>
        <w:t xml:space="preserve">Langeluddecke PM, Lucas SK. Quantitative measures of memory malingering on the Wechsler Memory Scale--Third edition in mild head injury litigants. </w:t>
      </w:r>
      <w:r w:rsidRPr="0012569A">
        <w:rPr>
          <w:rFonts w:ascii="Calibri" w:hAnsi="Calibri" w:cs="Calibri"/>
          <w:i/>
          <w:iCs/>
          <w:sz w:val="22"/>
        </w:rPr>
        <w:t>Arch Clin Neuropsychol</w:t>
      </w:r>
      <w:r w:rsidRPr="0012569A">
        <w:rPr>
          <w:rFonts w:ascii="Calibri" w:hAnsi="Calibri" w:cs="Calibri"/>
          <w:sz w:val="22"/>
        </w:rPr>
        <w:t>. 2003;18(2):181-197. doi:10.1016/S0887-6177(01)00195-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1. </w:t>
      </w:r>
      <w:r w:rsidRPr="0012569A">
        <w:rPr>
          <w:rFonts w:ascii="Calibri" w:hAnsi="Calibri" w:cs="Calibri"/>
          <w:sz w:val="22"/>
        </w:rPr>
        <w:tab/>
        <w:t xml:space="preserve">Lax ID, Paniccia M, Agnihotri S, et al. Developmental and gender influences on executive function following concussion in youth hockey players. </w:t>
      </w:r>
      <w:r w:rsidRPr="0012569A">
        <w:rPr>
          <w:rFonts w:ascii="Calibri" w:hAnsi="Calibri" w:cs="Calibri"/>
          <w:i/>
          <w:iCs/>
          <w:sz w:val="22"/>
        </w:rPr>
        <w:t>Brain Inj</w:t>
      </w:r>
      <w:r w:rsidRPr="0012569A">
        <w:rPr>
          <w:rFonts w:ascii="Calibri" w:hAnsi="Calibri" w:cs="Calibri"/>
          <w:sz w:val="22"/>
        </w:rPr>
        <w:t>. 2015;29(12):1409-1419. doi:10.3109/02699052.2015.10433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2. </w:t>
      </w:r>
      <w:r w:rsidRPr="0012569A">
        <w:rPr>
          <w:rFonts w:ascii="Calibri" w:hAnsi="Calibri" w:cs="Calibri"/>
          <w:sz w:val="22"/>
        </w:rPr>
        <w:tab/>
        <w:t xml:space="preserve">Lee H, Wintermark M, Gean AD, Ghajar J, Manley GT, Mukherjee P. Focal lesions in acute mild traumatic brain injury and neurocognitive outcome: CT versus 3T MRI. </w:t>
      </w:r>
      <w:r w:rsidRPr="0012569A">
        <w:rPr>
          <w:rFonts w:ascii="Calibri" w:hAnsi="Calibri" w:cs="Calibri"/>
          <w:i/>
          <w:iCs/>
          <w:sz w:val="22"/>
        </w:rPr>
        <w:t>J Neurotrauma</w:t>
      </w:r>
      <w:r w:rsidRPr="0012569A">
        <w:rPr>
          <w:rFonts w:ascii="Calibri" w:hAnsi="Calibri" w:cs="Calibri"/>
          <w:sz w:val="22"/>
        </w:rPr>
        <w:t>. 2008;25(9):1049-1056. doi:10.1089/neu.2008.05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3. </w:t>
      </w:r>
      <w:r w:rsidRPr="0012569A">
        <w:rPr>
          <w:rFonts w:ascii="Calibri" w:hAnsi="Calibri" w:cs="Calibri"/>
          <w:sz w:val="22"/>
        </w:rPr>
        <w:tab/>
        <w:t xml:space="preserve">Levin HS, Mattis S, Ruff RM, et al. Neurobehavioral outcome following minor head injury: a three-center study. </w:t>
      </w:r>
      <w:r w:rsidRPr="0012569A">
        <w:rPr>
          <w:rFonts w:ascii="Calibri" w:hAnsi="Calibri" w:cs="Calibri"/>
          <w:i/>
          <w:iCs/>
          <w:sz w:val="22"/>
        </w:rPr>
        <w:t>J Neurosurg</w:t>
      </w:r>
      <w:r w:rsidRPr="0012569A">
        <w:rPr>
          <w:rFonts w:ascii="Calibri" w:hAnsi="Calibri" w:cs="Calibri"/>
          <w:sz w:val="22"/>
        </w:rPr>
        <w:t>. 1987;66(2):234–24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4. </w:t>
      </w:r>
      <w:r w:rsidRPr="0012569A">
        <w:rPr>
          <w:rFonts w:ascii="Calibri" w:hAnsi="Calibri" w:cs="Calibri"/>
          <w:sz w:val="22"/>
        </w:rPr>
        <w:tab/>
        <w:t xml:space="preserve">Hulkower MB, Poliak DB, Rosenbaum SB, Zimmerman ME, Lipton ML. A decade of DTI in traumatic brain injury: 10 years and 100 articles later. </w:t>
      </w:r>
      <w:r w:rsidRPr="0012569A">
        <w:rPr>
          <w:rFonts w:ascii="Calibri" w:hAnsi="Calibri" w:cs="Calibri"/>
          <w:i/>
          <w:iCs/>
          <w:sz w:val="22"/>
        </w:rPr>
        <w:t>Am J Neuroradiol</w:t>
      </w:r>
      <w:r w:rsidRPr="0012569A">
        <w:rPr>
          <w:rFonts w:ascii="Calibri" w:hAnsi="Calibri" w:cs="Calibri"/>
          <w:sz w:val="22"/>
        </w:rPr>
        <w:t>. 2013;34(11):2064–207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5. </w:t>
      </w:r>
      <w:r w:rsidRPr="0012569A">
        <w:rPr>
          <w:rFonts w:ascii="Calibri" w:hAnsi="Calibri" w:cs="Calibri"/>
          <w:sz w:val="22"/>
        </w:rPr>
        <w:tab/>
        <w:t xml:space="preserve">List J, Ott S, Bukowski M, Lindenberg R, Flöel A. Cognitive function and brain structure after recurrent mild traumatic brain injuries in young-to-middle-aged adults. </w:t>
      </w:r>
      <w:r w:rsidRPr="0012569A">
        <w:rPr>
          <w:rFonts w:ascii="Calibri" w:hAnsi="Calibri" w:cs="Calibri"/>
          <w:i/>
          <w:iCs/>
          <w:sz w:val="22"/>
        </w:rPr>
        <w:t>Front Hum Neurosci</w:t>
      </w:r>
      <w:r w:rsidRPr="0012569A">
        <w:rPr>
          <w:rFonts w:ascii="Calibri" w:hAnsi="Calibri" w:cs="Calibri"/>
          <w:sz w:val="22"/>
        </w:rPr>
        <w:t>. 2015;9:228. doi:10.3389/fnhum.2015.0022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6. </w:t>
      </w:r>
      <w:r w:rsidRPr="0012569A">
        <w:rPr>
          <w:rFonts w:ascii="Calibri" w:hAnsi="Calibri" w:cs="Calibri"/>
          <w:sz w:val="22"/>
        </w:rPr>
        <w:tab/>
        <w:t xml:space="preserve">Littleton AC, Register-Mihalik JK, Guskiewicz KM. Test-Retest Reliability of a Computerized Concussion Test: CNS Vital Signs. </w:t>
      </w:r>
      <w:r w:rsidRPr="0012569A">
        <w:rPr>
          <w:rFonts w:ascii="Calibri" w:hAnsi="Calibri" w:cs="Calibri"/>
          <w:i/>
          <w:iCs/>
          <w:sz w:val="22"/>
        </w:rPr>
        <w:t>Sports Health</w:t>
      </w:r>
      <w:r w:rsidRPr="0012569A">
        <w:rPr>
          <w:rFonts w:ascii="Calibri" w:hAnsi="Calibri" w:cs="Calibri"/>
          <w:sz w:val="22"/>
        </w:rPr>
        <w:t>. 2015;7(5):443-447. doi:10.1177/194173811558699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7. </w:t>
      </w:r>
      <w:r w:rsidRPr="0012569A">
        <w:rPr>
          <w:rFonts w:ascii="Calibri" w:hAnsi="Calibri" w:cs="Calibri"/>
          <w:sz w:val="22"/>
        </w:rPr>
        <w:tab/>
        <w:t xml:space="preserve">Losoi H, Silverberg ND, Wäljas M, et al. Recovery from mild traumatic brain injury in previously healthy adults. </w:t>
      </w:r>
      <w:r w:rsidRPr="0012569A">
        <w:rPr>
          <w:rFonts w:ascii="Calibri" w:hAnsi="Calibri" w:cs="Calibri"/>
          <w:i/>
          <w:iCs/>
          <w:sz w:val="22"/>
        </w:rPr>
        <w:t>J Neurotrauma</w:t>
      </w:r>
      <w:r w:rsidRPr="0012569A">
        <w:rPr>
          <w:rFonts w:ascii="Calibri" w:hAnsi="Calibri" w:cs="Calibri"/>
          <w:sz w:val="22"/>
        </w:rPr>
        <w:t>. 2016;33(8):766–77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18. </w:t>
      </w:r>
      <w:r w:rsidRPr="0012569A">
        <w:rPr>
          <w:rFonts w:ascii="Calibri" w:hAnsi="Calibri" w:cs="Calibri"/>
          <w:sz w:val="22"/>
        </w:rPr>
        <w:tab/>
        <w:t xml:space="preserve">Luoto TM, Silverberg ND, Kataja A, et al. Sport Concussion Assessment Tool 2 in a civilian trauma sample with mild traumatic brain injury. </w:t>
      </w:r>
      <w:r w:rsidRPr="0012569A">
        <w:rPr>
          <w:rFonts w:ascii="Calibri" w:hAnsi="Calibri" w:cs="Calibri"/>
          <w:i/>
          <w:iCs/>
          <w:sz w:val="22"/>
        </w:rPr>
        <w:t>J Neurotrauma</w:t>
      </w:r>
      <w:r w:rsidRPr="0012569A">
        <w:rPr>
          <w:rFonts w:ascii="Calibri" w:hAnsi="Calibri" w:cs="Calibri"/>
          <w:sz w:val="22"/>
        </w:rPr>
        <w:t>. 2014;31(8):728-738. doi:10.1089/neu.2013.3174.</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19. </w:t>
      </w:r>
      <w:r w:rsidRPr="0012569A">
        <w:rPr>
          <w:rFonts w:ascii="Calibri" w:hAnsi="Calibri" w:cs="Calibri"/>
          <w:sz w:val="22"/>
        </w:rPr>
        <w:tab/>
        <w:t xml:space="preserve">Möller MC, de Boussard CN, Oldenburg C, Bartfai A. An investigation of attention, executive, and psychomotor aspects of cognitive fatigability. </w:t>
      </w:r>
      <w:r w:rsidRPr="0012569A">
        <w:rPr>
          <w:rFonts w:ascii="Calibri" w:hAnsi="Calibri" w:cs="Calibri"/>
          <w:i/>
          <w:iCs/>
          <w:sz w:val="22"/>
        </w:rPr>
        <w:t>J Clin Exp Neuropsychol</w:t>
      </w:r>
      <w:r w:rsidRPr="0012569A">
        <w:rPr>
          <w:rFonts w:ascii="Calibri" w:hAnsi="Calibri" w:cs="Calibri"/>
          <w:sz w:val="22"/>
        </w:rPr>
        <w:t>. 2014;36(7):716-729. doi:10.1080/13803395.2014.93377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0. </w:t>
      </w:r>
      <w:r w:rsidRPr="0012569A">
        <w:rPr>
          <w:rFonts w:ascii="Calibri" w:hAnsi="Calibri" w:cs="Calibri"/>
          <w:sz w:val="22"/>
        </w:rPr>
        <w:tab/>
        <w:t xml:space="preserve">Marsh NV, Smith MD. Post-concussion syndrome and the coping hypothesis. </w:t>
      </w:r>
      <w:r w:rsidRPr="0012569A">
        <w:rPr>
          <w:rFonts w:ascii="Calibri" w:hAnsi="Calibri" w:cs="Calibri"/>
          <w:i/>
          <w:iCs/>
          <w:sz w:val="22"/>
        </w:rPr>
        <w:t>Brain Inj</w:t>
      </w:r>
      <w:r w:rsidRPr="0012569A">
        <w:rPr>
          <w:rFonts w:ascii="Calibri" w:hAnsi="Calibri" w:cs="Calibri"/>
          <w:sz w:val="22"/>
        </w:rPr>
        <w:t>. 1995;9(6):553-562. doi:10.3109/0269905950900821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1. </w:t>
      </w:r>
      <w:r w:rsidRPr="0012569A">
        <w:rPr>
          <w:rFonts w:ascii="Calibri" w:hAnsi="Calibri" w:cs="Calibri"/>
          <w:sz w:val="22"/>
        </w:rPr>
        <w:tab/>
        <w:t xml:space="preserve">Marsh NV, Whitehead G. Skull Fracture During Infancy: A Five-Year Follow-Up. </w:t>
      </w:r>
      <w:r w:rsidRPr="0012569A">
        <w:rPr>
          <w:rFonts w:ascii="Calibri" w:hAnsi="Calibri" w:cs="Calibri"/>
          <w:i/>
          <w:iCs/>
          <w:sz w:val="22"/>
        </w:rPr>
        <w:t>J Clin Exp Neuropsychol</w:t>
      </w:r>
      <w:r w:rsidRPr="0012569A">
        <w:rPr>
          <w:rFonts w:ascii="Calibri" w:hAnsi="Calibri" w:cs="Calibri"/>
          <w:sz w:val="22"/>
        </w:rPr>
        <w:t>. 2005;27(3):352-366. doi:10.1080/1380339049051568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2. </w:t>
      </w:r>
      <w:r w:rsidRPr="0012569A">
        <w:rPr>
          <w:rFonts w:ascii="Calibri" w:hAnsi="Calibri" w:cs="Calibri"/>
          <w:sz w:val="22"/>
        </w:rPr>
        <w:tab/>
        <w:t xml:space="preserve">Mathias JL, Beall JA, Bigler ED. Neuropsychological and information processing deficits following mild traumatic brain injury. </w:t>
      </w:r>
      <w:r w:rsidRPr="0012569A">
        <w:rPr>
          <w:rFonts w:ascii="Calibri" w:hAnsi="Calibri" w:cs="Calibri"/>
          <w:i/>
          <w:iCs/>
          <w:sz w:val="22"/>
        </w:rPr>
        <w:t>J Int Neuropsychol Soc</w:t>
      </w:r>
      <w:r w:rsidRPr="0012569A">
        <w:rPr>
          <w:rFonts w:ascii="Calibri" w:hAnsi="Calibri" w:cs="Calibri"/>
          <w:sz w:val="22"/>
        </w:rPr>
        <w:t>. 2004;10(2):286-297. doi:10.1017/S135561770410211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3. </w:t>
      </w:r>
      <w:r w:rsidRPr="0012569A">
        <w:rPr>
          <w:rFonts w:ascii="Calibri" w:hAnsi="Calibri" w:cs="Calibri"/>
          <w:sz w:val="22"/>
        </w:rPr>
        <w:tab/>
        <w:t xml:space="preserve">Mathias JL, Dennington V, Bowden SC, Bigler ED. Community versus orthopaedic controls in traumatic brain injury research: How comparable are they? </w:t>
      </w:r>
      <w:r w:rsidRPr="0012569A">
        <w:rPr>
          <w:rFonts w:ascii="Calibri" w:hAnsi="Calibri" w:cs="Calibri"/>
          <w:i/>
          <w:iCs/>
          <w:sz w:val="22"/>
        </w:rPr>
        <w:t>Brain Inj</w:t>
      </w:r>
      <w:r w:rsidRPr="0012569A">
        <w:rPr>
          <w:rFonts w:ascii="Calibri" w:hAnsi="Calibri" w:cs="Calibri"/>
          <w:sz w:val="22"/>
        </w:rPr>
        <w:t>. 2013;27(7-8):887-895. doi:10.3109/02699052.2013.79339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4. </w:t>
      </w:r>
      <w:r w:rsidRPr="0012569A">
        <w:rPr>
          <w:rFonts w:ascii="Calibri" w:hAnsi="Calibri" w:cs="Calibri"/>
          <w:sz w:val="22"/>
        </w:rPr>
        <w:tab/>
        <w:t xml:space="preserve">McCauley SR, Levin HS. Prospective memory in pediatric traumatic brain injury: a preliminary study. </w:t>
      </w:r>
      <w:r w:rsidRPr="0012569A">
        <w:rPr>
          <w:rFonts w:ascii="Calibri" w:hAnsi="Calibri" w:cs="Calibri"/>
          <w:i/>
          <w:iCs/>
          <w:sz w:val="22"/>
        </w:rPr>
        <w:t>Dev Neuropsychol</w:t>
      </w:r>
      <w:r w:rsidRPr="0012569A">
        <w:rPr>
          <w:rFonts w:ascii="Calibri" w:hAnsi="Calibri" w:cs="Calibri"/>
          <w:sz w:val="22"/>
        </w:rPr>
        <w:t>. 2004;25(1-2):5-20. doi:10.1207/s15326942dn2501&amp;2_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5. </w:t>
      </w:r>
      <w:r w:rsidRPr="0012569A">
        <w:rPr>
          <w:rFonts w:ascii="Calibri" w:hAnsi="Calibri" w:cs="Calibri"/>
          <w:sz w:val="22"/>
        </w:rPr>
        <w:tab/>
        <w:t xml:space="preserve">McCullough CM, De Monte V, Sheedy J, Geffen GM. Generalisability of the Rapid Screen of Concussion: A Dual-Centre Approach. </w:t>
      </w:r>
      <w:r w:rsidRPr="0012569A">
        <w:rPr>
          <w:rFonts w:ascii="Calibri" w:hAnsi="Calibri" w:cs="Calibri"/>
          <w:i/>
          <w:iCs/>
          <w:sz w:val="22"/>
        </w:rPr>
        <w:t>Brain Impair</w:t>
      </w:r>
      <w:r w:rsidRPr="0012569A">
        <w:rPr>
          <w:rFonts w:ascii="Calibri" w:hAnsi="Calibri" w:cs="Calibri"/>
          <w:sz w:val="22"/>
        </w:rPr>
        <w:t>. 2006;7(1):16-25. doi:10.1375/brim.7.1.1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6. </w:t>
      </w:r>
      <w:r w:rsidRPr="0012569A">
        <w:rPr>
          <w:rFonts w:ascii="Calibri" w:hAnsi="Calibri" w:cs="Calibri"/>
          <w:sz w:val="22"/>
        </w:rPr>
        <w:tab/>
        <w:t xml:space="preserve">Meares S, Shores EA, Batchelor J, et al. The relationship of psychological and cognitive factors and opioids in the development of the postconcussion syndrome in general trauma patients with mild traumatic brain injury. </w:t>
      </w:r>
      <w:r w:rsidRPr="0012569A">
        <w:rPr>
          <w:rFonts w:ascii="Calibri" w:hAnsi="Calibri" w:cs="Calibri"/>
          <w:i/>
          <w:iCs/>
          <w:sz w:val="22"/>
        </w:rPr>
        <w:t>J Int Neuropsychol Soc</w:t>
      </w:r>
      <w:r w:rsidRPr="0012569A">
        <w:rPr>
          <w:rFonts w:ascii="Calibri" w:hAnsi="Calibri" w:cs="Calibri"/>
          <w:sz w:val="22"/>
        </w:rPr>
        <w:t>. 2006;12(6):792-801. doi:10.1017/S135561770606097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7. </w:t>
      </w:r>
      <w:r w:rsidRPr="0012569A">
        <w:rPr>
          <w:rFonts w:ascii="Calibri" w:hAnsi="Calibri" w:cs="Calibri"/>
          <w:sz w:val="22"/>
        </w:rPr>
        <w:tab/>
        <w:t xml:space="preserve">Mihalik JP, Register-Mihalik J, Kerr ZY, Marshall SW, McCrea MC, Guskiewicz KM. Recovery of posttraumatic migraine characteristics in patients after mild traumatic brain injury. </w:t>
      </w:r>
      <w:r w:rsidRPr="0012569A">
        <w:rPr>
          <w:rFonts w:ascii="Calibri" w:hAnsi="Calibri" w:cs="Calibri"/>
          <w:i/>
          <w:iCs/>
          <w:sz w:val="22"/>
        </w:rPr>
        <w:t>Am J Sports Med</w:t>
      </w:r>
      <w:r w:rsidRPr="0012569A">
        <w:rPr>
          <w:rFonts w:ascii="Calibri" w:hAnsi="Calibri" w:cs="Calibri"/>
          <w:sz w:val="22"/>
        </w:rPr>
        <w:t>. 2013;41(7):1490-1496. doi:10.1177/036354651348798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8. </w:t>
      </w:r>
      <w:r w:rsidRPr="0012569A">
        <w:rPr>
          <w:rFonts w:ascii="Calibri" w:hAnsi="Calibri" w:cs="Calibri"/>
          <w:sz w:val="22"/>
        </w:rPr>
        <w:tab/>
        <w:t xml:space="preserve">Nance ML, Polk-Williams A, Collins MW, Wiebe DJ. Neurocognitive evaluation of mild traumatic brain injury in the hospitalized pediatric population. </w:t>
      </w:r>
      <w:r w:rsidRPr="0012569A">
        <w:rPr>
          <w:rFonts w:ascii="Calibri" w:hAnsi="Calibri" w:cs="Calibri"/>
          <w:i/>
          <w:iCs/>
          <w:sz w:val="22"/>
        </w:rPr>
        <w:t>Ann Surg</w:t>
      </w:r>
      <w:r w:rsidRPr="0012569A">
        <w:rPr>
          <w:rFonts w:ascii="Calibri" w:hAnsi="Calibri" w:cs="Calibri"/>
          <w:sz w:val="22"/>
        </w:rPr>
        <w:t>. 2009;249(5):859-863. doi:10.1097/SLA.0b013e3181a41ae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29. </w:t>
      </w:r>
      <w:r w:rsidRPr="0012569A">
        <w:rPr>
          <w:rFonts w:ascii="Calibri" w:hAnsi="Calibri" w:cs="Calibri"/>
          <w:sz w:val="22"/>
        </w:rPr>
        <w:tab/>
        <w:t xml:space="preserve">Newsome MR, Durgerian S, Mourany L, et al. Disruption of caudate working memory activation in chronic blast-related traumatic brain injury. </w:t>
      </w:r>
      <w:r w:rsidRPr="0012569A">
        <w:rPr>
          <w:rFonts w:ascii="Calibri" w:hAnsi="Calibri" w:cs="Calibri"/>
          <w:i/>
          <w:iCs/>
          <w:sz w:val="22"/>
        </w:rPr>
        <w:t>Neuroimage Clin</w:t>
      </w:r>
      <w:r w:rsidRPr="0012569A">
        <w:rPr>
          <w:rFonts w:ascii="Calibri" w:hAnsi="Calibri" w:cs="Calibri"/>
          <w:sz w:val="22"/>
        </w:rPr>
        <w:t>. 2015;8:543-553. doi:10.1016/j.nicl.2015.04.02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0. </w:t>
      </w:r>
      <w:r w:rsidRPr="0012569A">
        <w:rPr>
          <w:rFonts w:ascii="Calibri" w:hAnsi="Calibri" w:cs="Calibri"/>
          <w:sz w:val="22"/>
        </w:rPr>
        <w:tab/>
        <w:t xml:space="preserve">Nolin P, Heroux L. Relations among sociodemographic, neurologic, clinical, and neuropsychologic variables, and vocational status following mild traumatic brain injury: a follow-up study. </w:t>
      </w:r>
      <w:r w:rsidRPr="0012569A">
        <w:rPr>
          <w:rFonts w:ascii="Calibri" w:hAnsi="Calibri" w:cs="Calibri"/>
          <w:i/>
          <w:iCs/>
          <w:sz w:val="22"/>
        </w:rPr>
        <w:t>J Head Trauma Rehabil</w:t>
      </w:r>
      <w:r w:rsidRPr="0012569A">
        <w:rPr>
          <w:rFonts w:ascii="Calibri" w:hAnsi="Calibri" w:cs="Calibri"/>
          <w:sz w:val="22"/>
        </w:rPr>
        <w:t>. 2006;21(6):514-526. doi:10.1097/00001199-200611000-0000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1. </w:t>
      </w:r>
      <w:r w:rsidRPr="0012569A">
        <w:rPr>
          <w:rFonts w:ascii="Calibri" w:hAnsi="Calibri" w:cs="Calibri"/>
          <w:sz w:val="22"/>
        </w:rPr>
        <w:tab/>
        <w:t xml:space="preserve">Nolin P, Stipanicic A, Henry M, Joyal CC, Allain P. Virtual reality as a screening tool for sports concussion in adolescents. </w:t>
      </w:r>
      <w:r w:rsidRPr="0012569A">
        <w:rPr>
          <w:rFonts w:ascii="Calibri" w:hAnsi="Calibri" w:cs="Calibri"/>
          <w:i/>
          <w:iCs/>
          <w:sz w:val="22"/>
        </w:rPr>
        <w:t>Brain Inj</w:t>
      </w:r>
      <w:r w:rsidRPr="0012569A">
        <w:rPr>
          <w:rFonts w:ascii="Calibri" w:hAnsi="Calibri" w:cs="Calibri"/>
          <w:sz w:val="22"/>
        </w:rPr>
        <w:t>. 2012;26(13-14):1564-1573. doi:10.3109/02699052.2012.69835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2. </w:t>
      </w:r>
      <w:r w:rsidRPr="0012569A">
        <w:rPr>
          <w:rFonts w:ascii="Calibri" w:hAnsi="Calibri" w:cs="Calibri"/>
          <w:sz w:val="22"/>
        </w:rPr>
        <w:tab/>
        <w:t xml:space="preserve">Olsson K, Kenardy JA, Brown EA, et al. Evaluation of parent and child psychoeducation resources for the prevention of paediatric post-concussion symptoms. </w:t>
      </w:r>
      <w:r w:rsidRPr="0012569A">
        <w:rPr>
          <w:rFonts w:ascii="Calibri" w:hAnsi="Calibri" w:cs="Calibri"/>
          <w:i/>
          <w:iCs/>
          <w:sz w:val="22"/>
        </w:rPr>
        <w:t>Brain Impair</w:t>
      </w:r>
      <w:r w:rsidRPr="0012569A">
        <w:rPr>
          <w:rFonts w:ascii="Calibri" w:hAnsi="Calibri" w:cs="Calibri"/>
          <w:sz w:val="22"/>
        </w:rPr>
        <w:t>. 2014;15(3):177-189.</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33. </w:t>
      </w:r>
      <w:r w:rsidRPr="0012569A">
        <w:rPr>
          <w:rFonts w:ascii="Calibri" w:hAnsi="Calibri" w:cs="Calibri"/>
          <w:sz w:val="22"/>
        </w:rPr>
        <w:tab/>
        <w:t xml:space="preserve">Ozen LJ, Fernandes MA. Effects of “diagnosis threat” on cognitive and affective functioning long after mild head injury. </w:t>
      </w:r>
      <w:r w:rsidRPr="0012569A">
        <w:rPr>
          <w:rFonts w:ascii="Calibri" w:hAnsi="Calibri" w:cs="Calibri"/>
          <w:i/>
          <w:iCs/>
          <w:sz w:val="22"/>
        </w:rPr>
        <w:t>J Int Neuropsychol Soc</w:t>
      </w:r>
      <w:r w:rsidRPr="0012569A">
        <w:rPr>
          <w:rFonts w:ascii="Calibri" w:hAnsi="Calibri" w:cs="Calibri"/>
          <w:sz w:val="22"/>
        </w:rPr>
        <w:t>. 2011;17(2):219–229. doi:10.1017/S135561771000144X.</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4. </w:t>
      </w:r>
      <w:r w:rsidRPr="0012569A">
        <w:rPr>
          <w:rFonts w:ascii="Calibri" w:hAnsi="Calibri" w:cs="Calibri"/>
          <w:sz w:val="22"/>
        </w:rPr>
        <w:tab/>
        <w:t xml:space="preserve">Ozen LJ, Fernandes MA. Slowing down after a mild traumatic brain injury: A strategy to improve cognitive task performance? </w:t>
      </w:r>
      <w:r w:rsidRPr="0012569A">
        <w:rPr>
          <w:rFonts w:ascii="Calibri" w:hAnsi="Calibri" w:cs="Calibri"/>
          <w:i/>
          <w:iCs/>
          <w:sz w:val="22"/>
        </w:rPr>
        <w:t>Arch Clin Neuropsychol</w:t>
      </w:r>
      <w:r w:rsidRPr="0012569A">
        <w:rPr>
          <w:rFonts w:ascii="Calibri" w:hAnsi="Calibri" w:cs="Calibri"/>
          <w:sz w:val="22"/>
        </w:rPr>
        <w:t>. 2012;27(1):85-100. doi:10.1093/arclin/acr08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5. </w:t>
      </w:r>
      <w:r w:rsidRPr="0012569A">
        <w:rPr>
          <w:rFonts w:ascii="Calibri" w:hAnsi="Calibri" w:cs="Calibri"/>
          <w:sz w:val="22"/>
        </w:rPr>
        <w:tab/>
        <w:t xml:space="preserve">Phillipou A, Douglas J, Krieser D, Ayton L, Abel L. Changes in saccadic eye movement and memory function after mild closed head injury in children. </w:t>
      </w:r>
      <w:r w:rsidRPr="0012569A">
        <w:rPr>
          <w:rFonts w:ascii="Calibri" w:hAnsi="Calibri" w:cs="Calibri"/>
          <w:i/>
          <w:iCs/>
          <w:sz w:val="22"/>
        </w:rPr>
        <w:t>Dev Med Child Neurol</w:t>
      </w:r>
      <w:r w:rsidRPr="0012569A">
        <w:rPr>
          <w:rFonts w:ascii="Calibri" w:hAnsi="Calibri" w:cs="Calibri"/>
          <w:sz w:val="22"/>
        </w:rPr>
        <w:t>. 2014;56(4):337-345. doi:10.1111/dmcn.1234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6. </w:t>
      </w:r>
      <w:r w:rsidRPr="0012569A">
        <w:rPr>
          <w:rFonts w:ascii="Calibri" w:hAnsi="Calibri" w:cs="Calibri"/>
          <w:sz w:val="22"/>
        </w:rPr>
        <w:tab/>
        <w:t xml:space="preserve">Ponsford JL, Willmott C, Rothwell A, et al. Cognitive and behavioral outcome following mild traumatic head injury in children. </w:t>
      </w:r>
      <w:r w:rsidRPr="0012569A">
        <w:rPr>
          <w:rFonts w:ascii="Calibri" w:hAnsi="Calibri" w:cs="Calibri"/>
          <w:i/>
          <w:iCs/>
          <w:sz w:val="22"/>
        </w:rPr>
        <w:t>J Head Trauma Rehabil</w:t>
      </w:r>
      <w:r w:rsidRPr="0012569A">
        <w:rPr>
          <w:rFonts w:ascii="Calibri" w:hAnsi="Calibri" w:cs="Calibri"/>
          <w:sz w:val="22"/>
        </w:rPr>
        <w:t>. 1999;14(4):360–37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7. </w:t>
      </w:r>
      <w:r w:rsidRPr="0012569A">
        <w:rPr>
          <w:rFonts w:ascii="Calibri" w:hAnsi="Calibri" w:cs="Calibri"/>
          <w:sz w:val="22"/>
        </w:rPr>
        <w:tab/>
        <w:t xml:space="preserve">Ponsford JL, Willmont C, Rothwell A, et al. Factors influencing outcome following mild traumatic brain injury in adults. </w:t>
      </w:r>
      <w:r w:rsidRPr="0012569A">
        <w:rPr>
          <w:rFonts w:ascii="Calibri" w:hAnsi="Calibri" w:cs="Calibri"/>
          <w:i/>
          <w:iCs/>
          <w:sz w:val="22"/>
        </w:rPr>
        <w:t>J Int Neuropsychol Soc</w:t>
      </w:r>
      <w:r w:rsidRPr="0012569A">
        <w:rPr>
          <w:rFonts w:ascii="Calibri" w:hAnsi="Calibri" w:cs="Calibri"/>
          <w:sz w:val="22"/>
        </w:rPr>
        <w:t>. 2000;6(5):568-579. doi:10.1017/S13556177006550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8. </w:t>
      </w:r>
      <w:r w:rsidRPr="0012569A">
        <w:rPr>
          <w:rFonts w:ascii="Calibri" w:hAnsi="Calibri" w:cs="Calibri"/>
          <w:sz w:val="22"/>
        </w:rPr>
        <w:tab/>
        <w:t xml:space="preserve">Ponsford JL, Willmott C, Rothwell A, et al. Impact of early intervention on outcome after mild traumatic brain injury in children. </w:t>
      </w:r>
      <w:r w:rsidRPr="0012569A">
        <w:rPr>
          <w:rFonts w:ascii="Calibri" w:hAnsi="Calibri" w:cs="Calibri"/>
          <w:i/>
          <w:iCs/>
          <w:sz w:val="22"/>
        </w:rPr>
        <w:t>Pediatrics</w:t>
      </w:r>
      <w:r w:rsidRPr="0012569A">
        <w:rPr>
          <w:rFonts w:ascii="Calibri" w:hAnsi="Calibri" w:cs="Calibri"/>
          <w:sz w:val="22"/>
        </w:rPr>
        <w:t>. 2001;108(6):1297–130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39. </w:t>
      </w:r>
      <w:r w:rsidRPr="0012569A">
        <w:rPr>
          <w:rFonts w:ascii="Calibri" w:hAnsi="Calibri" w:cs="Calibri"/>
          <w:sz w:val="22"/>
        </w:rPr>
        <w:tab/>
        <w:t xml:space="preserve">Ponsford JL, Willmott C, Rothwell A, et al. Impact of early intervention on outcome following mild head injury in adults. </w:t>
      </w:r>
      <w:r w:rsidRPr="0012569A">
        <w:rPr>
          <w:rFonts w:ascii="Calibri" w:hAnsi="Calibri" w:cs="Calibri"/>
          <w:i/>
          <w:iCs/>
          <w:sz w:val="22"/>
        </w:rPr>
        <w:t>J Neurol Neurosurg Psychiatry</w:t>
      </w:r>
      <w:r w:rsidRPr="0012569A">
        <w:rPr>
          <w:rFonts w:ascii="Calibri" w:hAnsi="Calibri" w:cs="Calibri"/>
          <w:sz w:val="22"/>
        </w:rPr>
        <w:t>. 2002;73(3):330-33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0. </w:t>
      </w:r>
      <w:r w:rsidRPr="0012569A">
        <w:rPr>
          <w:rFonts w:ascii="Calibri" w:hAnsi="Calibri" w:cs="Calibri"/>
          <w:sz w:val="22"/>
        </w:rPr>
        <w:tab/>
        <w:t xml:space="preserve">Ponsford JL, Cameron P, Fitzgerald M, Grant M, Mikocka-Walus A, Schönberger M. Predictors of postconcussive symptoms 3 months after mild traumatic brain injury. </w:t>
      </w:r>
      <w:r w:rsidRPr="0012569A">
        <w:rPr>
          <w:rFonts w:ascii="Calibri" w:hAnsi="Calibri" w:cs="Calibri"/>
          <w:i/>
          <w:iCs/>
          <w:sz w:val="22"/>
        </w:rPr>
        <w:t>Neuropsychology</w:t>
      </w:r>
      <w:r w:rsidRPr="0012569A">
        <w:rPr>
          <w:rFonts w:ascii="Calibri" w:hAnsi="Calibri" w:cs="Calibri"/>
          <w:sz w:val="22"/>
        </w:rPr>
        <w:t>. 2012;26(3):304-313. doi:10.1037/a002788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1. </w:t>
      </w:r>
      <w:r w:rsidRPr="0012569A">
        <w:rPr>
          <w:rFonts w:ascii="Calibri" w:hAnsi="Calibri" w:cs="Calibri"/>
          <w:sz w:val="22"/>
        </w:rPr>
        <w:tab/>
        <w:t xml:space="preserve">Resch JE, Brown CN, Macciocchi SN, Cullum CM, Blueitt D, Ferrara MS. A preliminary formula to predict timing of symptom resolution for collegiate athletes diagnosed with sport concussion. </w:t>
      </w:r>
      <w:r w:rsidRPr="0012569A">
        <w:rPr>
          <w:rFonts w:ascii="Calibri" w:hAnsi="Calibri" w:cs="Calibri"/>
          <w:i/>
          <w:iCs/>
          <w:sz w:val="22"/>
        </w:rPr>
        <w:t>J Athl Train</w:t>
      </w:r>
      <w:r w:rsidRPr="0012569A">
        <w:rPr>
          <w:rFonts w:ascii="Calibri" w:hAnsi="Calibri" w:cs="Calibri"/>
          <w:sz w:val="22"/>
        </w:rPr>
        <w:t>. 2015;50(12):1292-1298. doi:10.4085/1062-6050-50.12.03.</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2. </w:t>
      </w:r>
      <w:r w:rsidRPr="0012569A">
        <w:rPr>
          <w:rFonts w:ascii="Calibri" w:hAnsi="Calibri" w:cs="Calibri"/>
          <w:sz w:val="22"/>
        </w:rPr>
        <w:tab/>
        <w:t xml:space="preserve">Resch JE, Brown CN, Baumgartner TA, Macciocchi SN, Walpert KP, Ferrara MS. Influence of Mood State on the ImPACT. </w:t>
      </w:r>
      <w:r w:rsidRPr="0012569A">
        <w:rPr>
          <w:rFonts w:ascii="Calibri" w:hAnsi="Calibri" w:cs="Calibri"/>
          <w:i/>
          <w:iCs/>
          <w:sz w:val="22"/>
        </w:rPr>
        <w:t>Athl Train Sports Health Care J Pract Clin</w:t>
      </w:r>
      <w:r w:rsidRPr="0012569A">
        <w:rPr>
          <w:rFonts w:ascii="Calibri" w:hAnsi="Calibri" w:cs="Calibri"/>
          <w:sz w:val="22"/>
        </w:rPr>
        <w:t>. 2013;5(6):272-28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3. </w:t>
      </w:r>
      <w:r w:rsidRPr="0012569A">
        <w:rPr>
          <w:rFonts w:ascii="Calibri" w:hAnsi="Calibri" w:cs="Calibri"/>
          <w:sz w:val="22"/>
        </w:rPr>
        <w:tab/>
        <w:t xml:space="preserve">Resch JE, Macciocchi S, Ferrara MS. Preliminary evidence of equivalence of alternate forms of the ImPACT. </w:t>
      </w:r>
      <w:r w:rsidRPr="0012569A">
        <w:rPr>
          <w:rFonts w:ascii="Calibri" w:hAnsi="Calibri" w:cs="Calibri"/>
          <w:i/>
          <w:iCs/>
          <w:sz w:val="22"/>
        </w:rPr>
        <w:t>Clin Neuropsychol</w:t>
      </w:r>
      <w:r w:rsidRPr="0012569A">
        <w:rPr>
          <w:rFonts w:ascii="Calibri" w:hAnsi="Calibri" w:cs="Calibri"/>
          <w:sz w:val="22"/>
        </w:rPr>
        <w:t>. 2013;27(8):1265-1280. doi:10.1080/13854046.2013.84524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4. </w:t>
      </w:r>
      <w:r w:rsidRPr="0012569A">
        <w:rPr>
          <w:rFonts w:ascii="Calibri" w:hAnsi="Calibri" w:cs="Calibri"/>
          <w:sz w:val="22"/>
        </w:rPr>
        <w:tab/>
        <w:t xml:space="preserve">Resch JE, May B, Tomporowski PD, Ferrara MS. Balance performance with a cognitive task: A continuation of the dual-task testing paradigm. </w:t>
      </w:r>
      <w:r w:rsidRPr="0012569A">
        <w:rPr>
          <w:rFonts w:ascii="Calibri" w:hAnsi="Calibri" w:cs="Calibri"/>
          <w:i/>
          <w:iCs/>
          <w:sz w:val="22"/>
        </w:rPr>
        <w:t>J Athl Train</w:t>
      </w:r>
      <w:r w:rsidRPr="0012569A">
        <w:rPr>
          <w:rFonts w:ascii="Calibri" w:hAnsi="Calibri" w:cs="Calibri"/>
          <w:sz w:val="22"/>
        </w:rPr>
        <w:t>. 2011;46(2):170-175. doi:10.4085/1062-6050-46.2.17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5. </w:t>
      </w:r>
      <w:r w:rsidRPr="0012569A">
        <w:rPr>
          <w:rFonts w:ascii="Calibri" w:hAnsi="Calibri" w:cs="Calibri"/>
          <w:sz w:val="22"/>
        </w:rPr>
        <w:tab/>
        <w:t xml:space="preserve">Riegler LJ, Neils-Strunjas J, Boyce S, Wade SL, Scheifele PM. Cognitive intervention results in web-based videophone treatment adherence and improved cognitive scores. </w:t>
      </w:r>
      <w:r w:rsidRPr="0012569A">
        <w:rPr>
          <w:rFonts w:ascii="Calibri" w:hAnsi="Calibri" w:cs="Calibri"/>
          <w:i/>
          <w:iCs/>
          <w:sz w:val="22"/>
        </w:rPr>
        <w:t>Med Sci Monit Int Med J Exp Clin Res</w:t>
      </w:r>
      <w:r w:rsidRPr="0012569A">
        <w:rPr>
          <w:rFonts w:ascii="Calibri" w:hAnsi="Calibri" w:cs="Calibri"/>
          <w:sz w:val="22"/>
        </w:rPr>
        <w:t>. 2013;19:269-275. doi:10.12659/MSM.883885.</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6. </w:t>
      </w:r>
      <w:r w:rsidRPr="0012569A">
        <w:rPr>
          <w:rFonts w:ascii="Calibri" w:hAnsi="Calibri" w:cs="Calibri"/>
          <w:sz w:val="22"/>
        </w:rPr>
        <w:tab/>
        <w:t xml:space="preserve">Ruffolo CF, Friedland JF, Dawson DR, Colantonio A, Lindsay PH. Mild traumatic brain injury from motor vehicle accidents: factors associated with return to work. </w:t>
      </w:r>
      <w:r w:rsidRPr="0012569A">
        <w:rPr>
          <w:rFonts w:ascii="Calibri" w:hAnsi="Calibri" w:cs="Calibri"/>
          <w:i/>
          <w:iCs/>
          <w:sz w:val="22"/>
        </w:rPr>
        <w:t>Arch Phys Med Rehabil</w:t>
      </w:r>
      <w:r w:rsidRPr="0012569A">
        <w:rPr>
          <w:rFonts w:ascii="Calibri" w:hAnsi="Calibri" w:cs="Calibri"/>
          <w:sz w:val="22"/>
        </w:rPr>
        <w:t>. 1999;80(4):392-398.</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47. </w:t>
      </w:r>
      <w:r w:rsidRPr="0012569A">
        <w:rPr>
          <w:rFonts w:ascii="Calibri" w:hAnsi="Calibri" w:cs="Calibri"/>
          <w:sz w:val="22"/>
        </w:rPr>
        <w:tab/>
        <w:t xml:space="preserve">Ruttan LA, Heinrichs RW. Depression and neurocognitive functioning in mild traumatic brain injury patients referred for assessment. </w:t>
      </w:r>
      <w:r w:rsidRPr="0012569A">
        <w:rPr>
          <w:rFonts w:ascii="Calibri" w:hAnsi="Calibri" w:cs="Calibri"/>
          <w:i/>
          <w:iCs/>
          <w:sz w:val="22"/>
        </w:rPr>
        <w:t>J Clin Exp Neuropsychol</w:t>
      </w:r>
      <w:r w:rsidRPr="0012569A">
        <w:rPr>
          <w:rFonts w:ascii="Calibri" w:hAnsi="Calibri" w:cs="Calibri"/>
          <w:sz w:val="22"/>
        </w:rPr>
        <w:t>. 2003;25(3):407-419. doi:10.1076/jcen.25.3.407.1381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8. </w:t>
      </w:r>
      <w:r w:rsidRPr="0012569A">
        <w:rPr>
          <w:rFonts w:ascii="Calibri" w:hAnsi="Calibri" w:cs="Calibri"/>
          <w:sz w:val="22"/>
        </w:rPr>
        <w:tab/>
        <w:t xml:space="preserve">Schatz P, Moser RS, Solomon GS, Ott SD, Karpf R. Prevalence of invalid computerized baseline neurocognitive test results in high school and collegiate athletes. </w:t>
      </w:r>
      <w:r w:rsidRPr="0012569A">
        <w:rPr>
          <w:rFonts w:ascii="Calibri" w:hAnsi="Calibri" w:cs="Calibri"/>
          <w:i/>
          <w:iCs/>
          <w:sz w:val="22"/>
        </w:rPr>
        <w:t>J Athl Train</w:t>
      </w:r>
      <w:r w:rsidRPr="0012569A">
        <w:rPr>
          <w:rFonts w:ascii="Calibri" w:hAnsi="Calibri" w:cs="Calibri"/>
          <w:sz w:val="22"/>
        </w:rPr>
        <w:t>. 2012;47(3):289-296. doi:10.4085/1062-6050-47.3.1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49. </w:t>
      </w:r>
      <w:r w:rsidRPr="0012569A">
        <w:rPr>
          <w:rFonts w:ascii="Calibri" w:hAnsi="Calibri" w:cs="Calibri"/>
          <w:sz w:val="22"/>
        </w:rPr>
        <w:tab/>
        <w:t xml:space="preserve">Scherwath A, Sommerfeldt DW, Bindt C, et al. Identifying children and adolescents with cognitive dysfunction following mild traumatic brain injury—Preliminary findings on abbreviated neuropsychological testing. </w:t>
      </w:r>
      <w:r w:rsidRPr="0012569A">
        <w:rPr>
          <w:rFonts w:ascii="Calibri" w:hAnsi="Calibri" w:cs="Calibri"/>
          <w:i/>
          <w:iCs/>
          <w:sz w:val="22"/>
        </w:rPr>
        <w:t>Brain Inj</w:t>
      </w:r>
      <w:r w:rsidRPr="0012569A">
        <w:rPr>
          <w:rFonts w:ascii="Calibri" w:hAnsi="Calibri" w:cs="Calibri"/>
          <w:sz w:val="22"/>
        </w:rPr>
        <w:t>. 2011;25(4):401-408. doi:10.3109/02699052.2011.55735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0. </w:t>
      </w:r>
      <w:r w:rsidRPr="0012569A">
        <w:rPr>
          <w:rFonts w:ascii="Calibri" w:hAnsi="Calibri" w:cs="Calibri"/>
          <w:sz w:val="22"/>
        </w:rPr>
        <w:tab/>
        <w:t xml:space="preserve">Sheedy J, Geffen G, Donnelly J, Faux S. Emergency department assessment of mild traumatic brain injury and prediction of post-concussion symptoms at one month post injury. </w:t>
      </w:r>
      <w:r w:rsidRPr="0012569A">
        <w:rPr>
          <w:rFonts w:ascii="Calibri" w:hAnsi="Calibri" w:cs="Calibri"/>
          <w:i/>
          <w:iCs/>
          <w:sz w:val="22"/>
        </w:rPr>
        <w:t>J Clin Exp Neuropsychol</w:t>
      </w:r>
      <w:r w:rsidRPr="0012569A">
        <w:rPr>
          <w:rFonts w:ascii="Calibri" w:hAnsi="Calibri" w:cs="Calibri"/>
          <w:sz w:val="22"/>
        </w:rPr>
        <w:t>. 2006;28(5):755-772. doi:10.1080/1380339059100086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1. </w:t>
      </w:r>
      <w:r w:rsidRPr="0012569A">
        <w:rPr>
          <w:rFonts w:ascii="Calibri" w:hAnsi="Calibri" w:cs="Calibri"/>
          <w:sz w:val="22"/>
        </w:rPr>
        <w:tab/>
        <w:t xml:space="preserve">Sheedy J, Harvey E, Faux S, Geffen G, Shores EA. Emergency department assessment of mild traumatic brain injury and the prediction of postconcussive symptoms: A 3-month prospective study. </w:t>
      </w:r>
      <w:r w:rsidRPr="0012569A">
        <w:rPr>
          <w:rFonts w:ascii="Calibri" w:hAnsi="Calibri" w:cs="Calibri"/>
          <w:i/>
          <w:iCs/>
          <w:sz w:val="22"/>
        </w:rPr>
        <w:t>J Head Trauma Rehabil</w:t>
      </w:r>
      <w:r w:rsidRPr="0012569A">
        <w:rPr>
          <w:rFonts w:ascii="Calibri" w:hAnsi="Calibri" w:cs="Calibri"/>
          <w:sz w:val="22"/>
        </w:rPr>
        <w:t>. 2009;24(5):333-343. doi:10.1097/HTR.0b013e3181aea51f.</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2. </w:t>
      </w:r>
      <w:r w:rsidRPr="0012569A">
        <w:rPr>
          <w:rFonts w:ascii="Calibri" w:hAnsi="Calibri" w:cs="Calibri"/>
          <w:sz w:val="22"/>
        </w:rPr>
        <w:tab/>
        <w:t xml:space="preserve">Shuttleworth-Edwards AB, Radloff SE. Compromised visuomotor processing speed in players of Rugby Union from school through to the national adult level. </w:t>
      </w:r>
      <w:r w:rsidRPr="0012569A">
        <w:rPr>
          <w:rFonts w:ascii="Calibri" w:hAnsi="Calibri" w:cs="Calibri"/>
          <w:i/>
          <w:iCs/>
          <w:sz w:val="22"/>
        </w:rPr>
        <w:t>Arch Clin Neuropsychol</w:t>
      </w:r>
      <w:r w:rsidRPr="0012569A">
        <w:rPr>
          <w:rFonts w:ascii="Calibri" w:hAnsi="Calibri" w:cs="Calibri"/>
          <w:sz w:val="22"/>
        </w:rPr>
        <w:t>. 2008;23(5):511-520. doi:10.1016/j.acn.2008.05.00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3. </w:t>
      </w:r>
      <w:r w:rsidRPr="0012569A">
        <w:rPr>
          <w:rFonts w:ascii="Calibri" w:hAnsi="Calibri" w:cs="Calibri"/>
          <w:sz w:val="22"/>
        </w:rPr>
        <w:tab/>
        <w:t xml:space="preserve">Silverberg ND, Berkner PD, Atkins JE, Zafonte R, Iverson GL. Relationship between short sleep duration and preseason concussion testing. </w:t>
      </w:r>
      <w:r w:rsidRPr="0012569A">
        <w:rPr>
          <w:rFonts w:ascii="Calibri" w:hAnsi="Calibri" w:cs="Calibri"/>
          <w:i/>
          <w:iCs/>
          <w:sz w:val="22"/>
        </w:rPr>
        <w:t>Clin J Sport Med</w:t>
      </w:r>
      <w:r w:rsidRPr="0012569A">
        <w:rPr>
          <w:rFonts w:ascii="Calibri" w:hAnsi="Calibri" w:cs="Calibri"/>
          <w:sz w:val="22"/>
        </w:rPr>
        <w:t>. 2016;26(3):226-231. doi:10.1097/JSM.0000000000000241.</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4. </w:t>
      </w:r>
      <w:r w:rsidRPr="0012569A">
        <w:rPr>
          <w:rFonts w:ascii="Calibri" w:hAnsi="Calibri" w:cs="Calibri"/>
          <w:sz w:val="22"/>
        </w:rPr>
        <w:tab/>
        <w:t xml:space="preserve">Stokum JA, Sours C, Zhuo J, Kane R, Shanmuganathan K, Gullapalli RP. A longitudinal evaluation of diffusion kurtosis imaging in patients with mild traumatic brain injury. </w:t>
      </w:r>
      <w:r w:rsidRPr="0012569A">
        <w:rPr>
          <w:rFonts w:ascii="Calibri" w:hAnsi="Calibri" w:cs="Calibri"/>
          <w:i/>
          <w:iCs/>
          <w:sz w:val="22"/>
        </w:rPr>
        <w:t>Brain Inj</w:t>
      </w:r>
      <w:r w:rsidRPr="0012569A">
        <w:rPr>
          <w:rFonts w:ascii="Calibri" w:hAnsi="Calibri" w:cs="Calibri"/>
          <w:sz w:val="22"/>
        </w:rPr>
        <w:t>. 2015;29(1):47-57. doi:10.3109/02699052.2014.94762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5. </w:t>
      </w:r>
      <w:r w:rsidRPr="0012569A">
        <w:rPr>
          <w:rFonts w:ascii="Calibri" w:hAnsi="Calibri" w:cs="Calibri"/>
          <w:sz w:val="22"/>
        </w:rPr>
        <w:tab/>
        <w:t xml:space="preserve">Storzbach D, O’Neil ME, Roost S-M, et al. Comparing the neuropsychological test performance of Operation Enduring Freedom/Operation Iraqi Freedom (OEF/OIF) Veterans with and without blast exposure, mild traumatic brain injury, and posttraumatic stress symptoms. </w:t>
      </w:r>
      <w:r w:rsidRPr="0012569A">
        <w:rPr>
          <w:rFonts w:ascii="Calibri" w:hAnsi="Calibri" w:cs="Calibri"/>
          <w:i/>
          <w:iCs/>
          <w:sz w:val="22"/>
        </w:rPr>
        <w:t>J Int Neuropsychol Soc</w:t>
      </w:r>
      <w:r w:rsidRPr="0012569A">
        <w:rPr>
          <w:rFonts w:ascii="Calibri" w:hAnsi="Calibri" w:cs="Calibri"/>
          <w:sz w:val="22"/>
        </w:rPr>
        <w:t>. 2015;21(5):353-363. doi:10.1017/S135561771500032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6. </w:t>
      </w:r>
      <w:r w:rsidRPr="0012569A">
        <w:rPr>
          <w:rFonts w:ascii="Calibri" w:hAnsi="Calibri" w:cs="Calibri"/>
          <w:sz w:val="22"/>
        </w:rPr>
        <w:tab/>
        <w:t xml:space="preserve">Studer M, Goeggel Simonetti B, Heinks T, et al. Acute S100B in serum is associated with cognitive symptoms and memory performance 4 months after paediatric mild traumatic brain injury. </w:t>
      </w:r>
      <w:r w:rsidRPr="0012569A">
        <w:rPr>
          <w:rFonts w:ascii="Calibri" w:hAnsi="Calibri" w:cs="Calibri"/>
          <w:i/>
          <w:iCs/>
          <w:sz w:val="22"/>
        </w:rPr>
        <w:t>Brain Inj</w:t>
      </w:r>
      <w:r w:rsidRPr="0012569A">
        <w:rPr>
          <w:rFonts w:ascii="Calibri" w:hAnsi="Calibri" w:cs="Calibri"/>
          <w:sz w:val="22"/>
        </w:rPr>
        <w:t>. 2015;29(13-14):1667-1673. doi:10.3109/02699052.2015.1075250.</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7. </w:t>
      </w:r>
      <w:r w:rsidRPr="0012569A">
        <w:rPr>
          <w:rFonts w:ascii="Calibri" w:hAnsi="Calibri" w:cs="Calibri"/>
          <w:sz w:val="22"/>
        </w:rPr>
        <w:tab/>
        <w:t xml:space="preserve">Swick D, Honzel N, Larsen J, Ashley V, Justus T. Impaired response inhibition in veterans with post-traumatic stress disorder and mild traumatic brain injury. </w:t>
      </w:r>
      <w:r w:rsidRPr="0012569A">
        <w:rPr>
          <w:rFonts w:ascii="Calibri" w:hAnsi="Calibri" w:cs="Calibri"/>
          <w:i/>
          <w:iCs/>
          <w:sz w:val="22"/>
        </w:rPr>
        <w:t>J Int Neuropsychol Soc</w:t>
      </w:r>
      <w:r w:rsidRPr="0012569A">
        <w:rPr>
          <w:rFonts w:ascii="Calibri" w:hAnsi="Calibri" w:cs="Calibri"/>
          <w:sz w:val="22"/>
        </w:rPr>
        <w:t>. 2012;18(5):917-92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58. </w:t>
      </w:r>
      <w:r w:rsidRPr="0012569A">
        <w:rPr>
          <w:rFonts w:ascii="Calibri" w:hAnsi="Calibri" w:cs="Calibri"/>
          <w:sz w:val="22"/>
        </w:rPr>
        <w:tab/>
        <w:t xml:space="preserve">Terry DP, Adams TE, Ferrara MS, Miller LS. fMRI hypoactivation during verbal learning and memory in former high school football players with multiple concussions. </w:t>
      </w:r>
      <w:r w:rsidRPr="0012569A">
        <w:rPr>
          <w:rFonts w:ascii="Calibri" w:hAnsi="Calibri" w:cs="Calibri"/>
          <w:i/>
          <w:iCs/>
          <w:sz w:val="22"/>
        </w:rPr>
        <w:t>Arch Clin Neuropsychol</w:t>
      </w:r>
      <w:r w:rsidRPr="0012569A">
        <w:rPr>
          <w:rFonts w:ascii="Calibri" w:hAnsi="Calibri" w:cs="Calibri"/>
          <w:sz w:val="22"/>
        </w:rPr>
        <w:t>. 2015;30(4):341-355. doi:10.1093/arclin/acv020.</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59. </w:t>
      </w:r>
      <w:r w:rsidRPr="0012569A">
        <w:rPr>
          <w:rFonts w:ascii="Calibri" w:hAnsi="Calibri" w:cs="Calibri"/>
          <w:sz w:val="22"/>
        </w:rPr>
        <w:tab/>
        <w:t xml:space="preserve">Thornton AE, Cox DN, Whitfield K, Fouladi RT. Cumulative concussion exposure in rugby players: Neurocognitive and symptomatic outcomes. </w:t>
      </w:r>
      <w:r w:rsidRPr="0012569A">
        <w:rPr>
          <w:rFonts w:ascii="Calibri" w:hAnsi="Calibri" w:cs="Calibri"/>
          <w:i/>
          <w:iCs/>
          <w:sz w:val="22"/>
        </w:rPr>
        <w:t>J Clin Exp Neuropsychol</w:t>
      </w:r>
      <w:r w:rsidRPr="0012569A">
        <w:rPr>
          <w:rFonts w:ascii="Calibri" w:hAnsi="Calibri" w:cs="Calibri"/>
          <w:sz w:val="22"/>
        </w:rPr>
        <w:t>. 2008;30(4):398-409. doi:10.1080/1380339070144366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0. </w:t>
      </w:r>
      <w:r w:rsidRPr="0012569A">
        <w:rPr>
          <w:rFonts w:ascii="Calibri" w:hAnsi="Calibri" w:cs="Calibri"/>
          <w:sz w:val="22"/>
        </w:rPr>
        <w:tab/>
        <w:t xml:space="preserve">Tombaugh TN, Stormer P, Rees L, Irving S, Francis M. The effects of mild and severe traumatic brain injury on the auditory and visual versions of the Adjusting-Paced Serial Addition Test (Adjusting-PSAT). </w:t>
      </w:r>
      <w:r w:rsidRPr="0012569A">
        <w:rPr>
          <w:rFonts w:ascii="Calibri" w:hAnsi="Calibri" w:cs="Calibri"/>
          <w:i/>
          <w:iCs/>
          <w:sz w:val="22"/>
        </w:rPr>
        <w:t>Arch Clin Neuropsychol</w:t>
      </w:r>
      <w:r w:rsidRPr="0012569A">
        <w:rPr>
          <w:rFonts w:ascii="Calibri" w:hAnsi="Calibri" w:cs="Calibri"/>
          <w:sz w:val="22"/>
        </w:rPr>
        <w:t>. 2006;21(7):753-761. doi:10.1016/j.acn.2006.08.00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1. </w:t>
      </w:r>
      <w:r w:rsidRPr="0012569A">
        <w:rPr>
          <w:rFonts w:ascii="Calibri" w:hAnsi="Calibri" w:cs="Calibri"/>
          <w:sz w:val="22"/>
        </w:rPr>
        <w:tab/>
        <w:t xml:space="preserve">Troyanskaya M, Pastorek NJ, Scheibel RS, et al. Combat exposure, PTSD symptoms, and cognition following blast-related traumatic brain injury in OEF/OIF/OND service members and veterans. </w:t>
      </w:r>
      <w:r w:rsidRPr="0012569A">
        <w:rPr>
          <w:rFonts w:ascii="Calibri" w:hAnsi="Calibri" w:cs="Calibri"/>
          <w:i/>
          <w:iCs/>
          <w:sz w:val="22"/>
        </w:rPr>
        <w:t>Mil Med</w:t>
      </w:r>
      <w:r w:rsidRPr="0012569A">
        <w:rPr>
          <w:rFonts w:ascii="Calibri" w:hAnsi="Calibri" w:cs="Calibri"/>
          <w:sz w:val="22"/>
        </w:rPr>
        <w:t>. 2015;180(3):285-289. doi:10.7205/MILMED-D-14-0025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2. </w:t>
      </w:r>
      <w:r w:rsidRPr="0012569A">
        <w:rPr>
          <w:rFonts w:ascii="Calibri" w:hAnsi="Calibri" w:cs="Calibri"/>
          <w:sz w:val="22"/>
        </w:rPr>
        <w:tab/>
        <w:t xml:space="preserve">Tsirka V, Simos P, Vakis A, et al. Material-specific difficulties in episodic memory tasks in mild traumatic brain injury. </w:t>
      </w:r>
      <w:r w:rsidRPr="0012569A">
        <w:rPr>
          <w:rFonts w:ascii="Calibri" w:hAnsi="Calibri" w:cs="Calibri"/>
          <w:i/>
          <w:iCs/>
          <w:sz w:val="22"/>
        </w:rPr>
        <w:t>Int J Neurosci</w:t>
      </w:r>
      <w:r w:rsidRPr="0012569A">
        <w:rPr>
          <w:rFonts w:ascii="Calibri" w:hAnsi="Calibri" w:cs="Calibri"/>
          <w:sz w:val="22"/>
        </w:rPr>
        <w:t>. 2010;120(3):184-191. doi:10.3109/0020745090358530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3. </w:t>
      </w:r>
      <w:r w:rsidRPr="0012569A">
        <w:rPr>
          <w:rFonts w:ascii="Calibri" w:hAnsi="Calibri" w:cs="Calibri"/>
          <w:sz w:val="22"/>
        </w:rPr>
        <w:tab/>
        <w:t xml:space="preserve">Tsirka V, Simos PG, Vakis A, et al. Mild traumatic brain injury: Graph-model characterization of brain networks for episodic memory. </w:t>
      </w:r>
      <w:r w:rsidRPr="0012569A">
        <w:rPr>
          <w:rFonts w:ascii="Calibri" w:hAnsi="Calibri" w:cs="Calibri"/>
          <w:i/>
          <w:iCs/>
          <w:sz w:val="22"/>
        </w:rPr>
        <w:t>Int J Psychophysiol</w:t>
      </w:r>
      <w:r w:rsidRPr="0012569A">
        <w:rPr>
          <w:rFonts w:ascii="Calibri" w:hAnsi="Calibri" w:cs="Calibri"/>
          <w:sz w:val="22"/>
        </w:rPr>
        <w:t>. 2011;79(2):89-96. doi:10.1016/j.ijpsycho.2010.09.00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4. </w:t>
      </w:r>
      <w:r w:rsidRPr="0012569A">
        <w:rPr>
          <w:rFonts w:ascii="Calibri" w:hAnsi="Calibri" w:cs="Calibri"/>
          <w:sz w:val="22"/>
        </w:rPr>
        <w:tab/>
        <w:t xml:space="preserve">Tsushima WT, Geling O, Arnold M. Effects of two concussions on the neuropsychological functioning and symptom reporting of high school athletes. </w:t>
      </w:r>
      <w:r w:rsidRPr="0012569A">
        <w:rPr>
          <w:rFonts w:ascii="Calibri" w:hAnsi="Calibri" w:cs="Calibri"/>
          <w:i/>
          <w:iCs/>
          <w:sz w:val="22"/>
        </w:rPr>
        <w:t>Appl Neuropsychol Child</w:t>
      </w:r>
      <w:r w:rsidRPr="0012569A">
        <w:rPr>
          <w:rFonts w:ascii="Calibri" w:hAnsi="Calibri" w:cs="Calibri"/>
          <w:sz w:val="22"/>
        </w:rPr>
        <w:t>. 2016;5(1):9-13. doi:10.1080/21622965.2014.90276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5. </w:t>
      </w:r>
      <w:r w:rsidRPr="0012569A">
        <w:rPr>
          <w:rFonts w:ascii="Calibri" w:hAnsi="Calibri" w:cs="Calibri"/>
          <w:sz w:val="22"/>
        </w:rPr>
        <w:tab/>
        <w:t xml:space="preserve">Tsushima WT, Siu AM, Pearce AM, Guangxiang Zhang, Oshiro RS. Two-year test-retest reliability of impact in high school athletes. </w:t>
      </w:r>
      <w:r w:rsidRPr="0012569A">
        <w:rPr>
          <w:rFonts w:ascii="Calibri" w:hAnsi="Calibri" w:cs="Calibri"/>
          <w:i/>
          <w:iCs/>
          <w:sz w:val="22"/>
        </w:rPr>
        <w:t>Arch Clin Neuropsychol</w:t>
      </w:r>
      <w:r w:rsidRPr="0012569A">
        <w:rPr>
          <w:rFonts w:ascii="Calibri" w:hAnsi="Calibri" w:cs="Calibri"/>
          <w:sz w:val="22"/>
        </w:rPr>
        <w:t>. 2016;31(1):105-111. doi:10.1093/arclin/acv066.</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6. </w:t>
      </w:r>
      <w:r w:rsidRPr="0012569A">
        <w:rPr>
          <w:rFonts w:ascii="Calibri" w:hAnsi="Calibri" w:cs="Calibri"/>
          <w:sz w:val="22"/>
        </w:rPr>
        <w:tab/>
        <w:t xml:space="preserve">Van Beek L, Ghesquière P, Lagae L, De Smedt B. Mathematical difficulties and white matter abnormalities in subacute pediatric mild traumatic brain injury. </w:t>
      </w:r>
      <w:r w:rsidRPr="0012569A">
        <w:rPr>
          <w:rFonts w:ascii="Calibri" w:hAnsi="Calibri" w:cs="Calibri"/>
          <w:i/>
          <w:iCs/>
          <w:sz w:val="22"/>
        </w:rPr>
        <w:t>J Neurotrauma</w:t>
      </w:r>
      <w:r w:rsidRPr="0012569A">
        <w:rPr>
          <w:rFonts w:ascii="Calibri" w:hAnsi="Calibri" w:cs="Calibri"/>
          <w:sz w:val="22"/>
        </w:rPr>
        <w:t>. 2015;32(20):1567-1578. doi:10.1089/neu.2014.3809.</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7. </w:t>
      </w:r>
      <w:r w:rsidRPr="0012569A">
        <w:rPr>
          <w:rFonts w:ascii="Calibri" w:hAnsi="Calibri" w:cs="Calibri"/>
          <w:sz w:val="22"/>
        </w:rPr>
        <w:tab/>
        <w:t xml:space="preserve">Vassilyadi M, Macartney G, Barrowman N, Anderson P, Dube K. Symptom experience and quality of life in children after sport-related head injuries: A cross-sectional study. </w:t>
      </w:r>
      <w:r w:rsidRPr="0012569A">
        <w:rPr>
          <w:rFonts w:ascii="Calibri" w:hAnsi="Calibri" w:cs="Calibri"/>
          <w:i/>
          <w:iCs/>
          <w:sz w:val="22"/>
        </w:rPr>
        <w:t>Pediatr Neurosurg</w:t>
      </w:r>
      <w:r w:rsidRPr="0012569A">
        <w:rPr>
          <w:rFonts w:ascii="Calibri" w:hAnsi="Calibri" w:cs="Calibri"/>
          <w:sz w:val="22"/>
        </w:rPr>
        <w:t>. 2015;50(4):196-203. doi:10.1159/000431232.</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8. </w:t>
      </w:r>
      <w:r w:rsidRPr="0012569A">
        <w:rPr>
          <w:rFonts w:ascii="Calibri" w:hAnsi="Calibri" w:cs="Calibri"/>
          <w:sz w:val="22"/>
        </w:rPr>
        <w:tab/>
        <w:t xml:space="preserve">Wall SE, Williams WH, Carlwright-Hatton S, et al. Neuropsychological dysfunction following repeat concussions in jockeys. </w:t>
      </w:r>
      <w:r w:rsidRPr="0012569A">
        <w:rPr>
          <w:rFonts w:ascii="Calibri" w:hAnsi="Calibri" w:cs="Calibri"/>
          <w:i/>
          <w:iCs/>
          <w:sz w:val="22"/>
        </w:rPr>
        <w:t>J Neurol Neurosurg Psychiatry</w:t>
      </w:r>
      <w:r w:rsidRPr="0012569A">
        <w:rPr>
          <w:rFonts w:ascii="Calibri" w:hAnsi="Calibri" w:cs="Calibri"/>
          <w:sz w:val="22"/>
        </w:rPr>
        <w:t>. 2006;77(4):518-520. doi:10.1136/jnnp.2004.061044.</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69. </w:t>
      </w:r>
      <w:r w:rsidRPr="0012569A">
        <w:rPr>
          <w:rFonts w:ascii="Calibri" w:hAnsi="Calibri" w:cs="Calibri"/>
          <w:sz w:val="22"/>
        </w:rPr>
        <w:tab/>
        <w:t xml:space="preserve">Wilson MJ, Harkrider AW, King KA. The effects of visual distracter complexity on auditory evoked P3b in contact sports athletes. </w:t>
      </w:r>
      <w:r w:rsidRPr="0012569A">
        <w:rPr>
          <w:rFonts w:ascii="Calibri" w:hAnsi="Calibri" w:cs="Calibri"/>
          <w:i/>
          <w:iCs/>
          <w:sz w:val="22"/>
        </w:rPr>
        <w:t>Dev Neuropsychol</w:t>
      </w:r>
      <w:r w:rsidRPr="0012569A">
        <w:rPr>
          <w:rFonts w:ascii="Calibri" w:hAnsi="Calibri" w:cs="Calibri"/>
          <w:sz w:val="22"/>
        </w:rPr>
        <w:t>. 2014;39(2):113-130. doi:10.1080/87565641.2013.870177.</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70. </w:t>
      </w:r>
      <w:r w:rsidRPr="0012569A">
        <w:rPr>
          <w:rFonts w:ascii="Calibri" w:hAnsi="Calibri" w:cs="Calibri"/>
          <w:sz w:val="22"/>
        </w:rPr>
        <w:tab/>
        <w:t xml:space="preserve">Wong MN, Murdoch B, Whelan B-M. Language disorders subsequent to mild traumatic brain injury (MTBI): Evidence from four cases. </w:t>
      </w:r>
      <w:r w:rsidRPr="0012569A">
        <w:rPr>
          <w:rFonts w:ascii="Calibri" w:hAnsi="Calibri" w:cs="Calibri"/>
          <w:i/>
          <w:iCs/>
          <w:sz w:val="22"/>
        </w:rPr>
        <w:t>Aphasiology</w:t>
      </w:r>
      <w:r w:rsidRPr="0012569A">
        <w:rPr>
          <w:rFonts w:ascii="Calibri" w:hAnsi="Calibri" w:cs="Calibri"/>
          <w:sz w:val="22"/>
        </w:rPr>
        <w:t>. 2010;24(10):1155-1169. doi:10.1080/02687030903168212.</w:t>
      </w:r>
    </w:p>
    <w:p w:rsidR="0012569A" w:rsidRPr="0012569A" w:rsidRDefault="0012569A" w:rsidP="0012569A">
      <w:pPr>
        <w:pStyle w:val="Bibliography"/>
        <w:rPr>
          <w:rFonts w:ascii="Calibri" w:hAnsi="Calibri" w:cs="Calibri"/>
          <w:sz w:val="22"/>
        </w:rPr>
      </w:pPr>
      <w:r w:rsidRPr="0012569A">
        <w:rPr>
          <w:rFonts w:ascii="Calibri" w:hAnsi="Calibri" w:cs="Calibri"/>
          <w:sz w:val="22"/>
        </w:rPr>
        <w:lastRenderedPageBreak/>
        <w:t xml:space="preserve">271. </w:t>
      </w:r>
      <w:r w:rsidRPr="0012569A">
        <w:rPr>
          <w:rFonts w:ascii="Calibri" w:hAnsi="Calibri" w:cs="Calibri"/>
          <w:sz w:val="22"/>
        </w:rPr>
        <w:tab/>
        <w:t xml:space="preserve">Yallampalli R, Wilde EA, Bigler ED, et al. Acute white matter differences in the fornix following mild traumatic brain injury using diffusion tensor imaging. </w:t>
      </w:r>
      <w:r w:rsidRPr="0012569A">
        <w:rPr>
          <w:rFonts w:ascii="Calibri" w:hAnsi="Calibri" w:cs="Calibri"/>
          <w:i/>
          <w:iCs/>
          <w:sz w:val="22"/>
        </w:rPr>
        <w:t>J Neuroimaging</w:t>
      </w:r>
      <w:r w:rsidRPr="0012569A">
        <w:rPr>
          <w:rFonts w:ascii="Calibri" w:hAnsi="Calibri" w:cs="Calibri"/>
          <w:sz w:val="22"/>
        </w:rPr>
        <w:t>. 2013;23(2):224-227. doi:10.1111/j.1552-6569.2010.00537.x.</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72. </w:t>
      </w:r>
      <w:r w:rsidRPr="0012569A">
        <w:rPr>
          <w:rFonts w:ascii="Calibri" w:hAnsi="Calibri" w:cs="Calibri"/>
          <w:sz w:val="22"/>
        </w:rPr>
        <w:tab/>
        <w:t xml:space="preserve">Yengo-Kahn AM, Solomon G. Are psychotropic medications associated with differences in baseline neurocognitive assessment scores for young athletes? A pilot study. </w:t>
      </w:r>
      <w:r w:rsidRPr="0012569A">
        <w:rPr>
          <w:rFonts w:ascii="Calibri" w:hAnsi="Calibri" w:cs="Calibri"/>
          <w:i/>
          <w:iCs/>
          <w:sz w:val="22"/>
        </w:rPr>
        <w:t>Phys Sportsmed</w:t>
      </w:r>
      <w:r w:rsidRPr="0012569A">
        <w:rPr>
          <w:rFonts w:ascii="Calibri" w:hAnsi="Calibri" w:cs="Calibri"/>
          <w:sz w:val="22"/>
        </w:rPr>
        <w:t>. 2015;43(3):227-235. doi:10.1080/00913847.2015.1071638.</w:t>
      </w:r>
    </w:p>
    <w:p w:rsidR="0012569A" w:rsidRPr="0012569A" w:rsidRDefault="0012569A" w:rsidP="0012569A">
      <w:pPr>
        <w:pStyle w:val="Bibliography"/>
        <w:rPr>
          <w:rFonts w:ascii="Calibri" w:hAnsi="Calibri" w:cs="Calibri"/>
          <w:sz w:val="22"/>
        </w:rPr>
      </w:pPr>
      <w:r w:rsidRPr="0012569A">
        <w:rPr>
          <w:rFonts w:ascii="Calibri" w:hAnsi="Calibri" w:cs="Calibri"/>
          <w:sz w:val="22"/>
        </w:rPr>
        <w:t xml:space="preserve">273. </w:t>
      </w:r>
      <w:r w:rsidRPr="0012569A">
        <w:rPr>
          <w:rFonts w:ascii="Calibri" w:hAnsi="Calibri" w:cs="Calibri"/>
          <w:sz w:val="22"/>
        </w:rPr>
        <w:tab/>
        <w:t xml:space="preserve">Zuckerman SL, Lee YM, Odom MJ, Solomon GS, Forbes JA, Sills AK. Recovery from sports-related concussion: Days to return to neurocognitive baseline in adolescents versus young adults. </w:t>
      </w:r>
      <w:r w:rsidRPr="0012569A">
        <w:rPr>
          <w:rFonts w:ascii="Calibri" w:hAnsi="Calibri" w:cs="Calibri"/>
          <w:i/>
          <w:iCs/>
          <w:sz w:val="22"/>
        </w:rPr>
        <w:t>Surg Neurol Int</w:t>
      </w:r>
      <w:r w:rsidRPr="0012569A">
        <w:rPr>
          <w:rFonts w:ascii="Calibri" w:hAnsi="Calibri" w:cs="Calibri"/>
          <w:sz w:val="22"/>
        </w:rPr>
        <w:t>. 2012;3(1):709-715. doi:10.4103/2152-7806.102945.</w:t>
      </w:r>
    </w:p>
    <w:p w:rsidR="0012569A" w:rsidRDefault="0012569A">
      <w:r>
        <w:fldChar w:fldCharType="end"/>
      </w:r>
    </w:p>
    <w:sectPr w:rsidR="001256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12B"/>
    <w:rsid w:val="00013B78"/>
    <w:rsid w:val="0012569A"/>
    <w:rsid w:val="0019618F"/>
    <w:rsid w:val="001A75EB"/>
    <w:rsid w:val="002F452C"/>
    <w:rsid w:val="003050FA"/>
    <w:rsid w:val="003068DD"/>
    <w:rsid w:val="005908B6"/>
    <w:rsid w:val="00A06B35"/>
    <w:rsid w:val="00AA2EFA"/>
    <w:rsid w:val="00B9712B"/>
    <w:rsid w:val="00D71D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D6816"/>
  <w15:chartTrackingRefBased/>
  <w15:docId w15:val="{3187A4CC-02AD-408A-B33F-8583A0B03F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6B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B9712B"/>
  </w:style>
  <w:style w:type="character" w:styleId="CommentReference">
    <w:name w:val="annotation reference"/>
    <w:basedOn w:val="DefaultParagraphFont"/>
    <w:uiPriority w:val="99"/>
    <w:semiHidden/>
    <w:unhideWhenUsed/>
    <w:rsid w:val="00B9712B"/>
    <w:rPr>
      <w:sz w:val="16"/>
      <w:szCs w:val="16"/>
    </w:rPr>
  </w:style>
  <w:style w:type="paragraph" w:styleId="CommentText">
    <w:name w:val="annotation text"/>
    <w:basedOn w:val="Normal"/>
    <w:link w:val="CommentTextChar"/>
    <w:uiPriority w:val="99"/>
    <w:semiHidden/>
    <w:unhideWhenUsed/>
    <w:rsid w:val="00B9712B"/>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semiHidden/>
    <w:rsid w:val="00B9712B"/>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9712B"/>
    <w:rPr>
      <w:b/>
      <w:bCs/>
    </w:rPr>
  </w:style>
  <w:style w:type="character" w:customStyle="1" w:styleId="CommentSubjectChar">
    <w:name w:val="Comment Subject Char"/>
    <w:basedOn w:val="CommentTextChar"/>
    <w:link w:val="CommentSubject"/>
    <w:uiPriority w:val="99"/>
    <w:semiHidden/>
    <w:rsid w:val="00B9712B"/>
    <w:rPr>
      <w:rFonts w:ascii="Arial" w:hAnsi="Arial"/>
      <w:b/>
      <w:bCs/>
      <w:sz w:val="20"/>
      <w:szCs w:val="20"/>
    </w:rPr>
  </w:style>
  <w:style w:type="paragraph" w:styleId="BalloonText">
    <w:name w:val="Balloon Text"/>
    <w:basedOn w:val="Normal"/>
    <w:link w:val="BalloonTextChar"/>
    <w:uiPriority w:val="99"/>
    <w:semiHidden/>
    <w:unhideWhenUsed/>
    <w:rsid w:val="00B971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712B"/>
    <w:rPr>
      <w:rFonts w:ascii="Segoe UI" w:hAnsi="Segoe UI" w:cs="Segoe UI"/>
      <w:sz w:val="18"/>
      <w:szCs w:val="18"/>
    </w:rPr>
  </w:style>
  <w:style w:type="paragraph" w:styleId="Bibliography">
    <w:name w:val="Bibliography"/>
    <w:basedOn w:val="Normal"/>
    <w:next w:val="Normal"/>
    <w:uiPriority w:val="37"/>
    <w:unhideWhenUsed/>
    <w:rsid w:val="00B9712B"/>
    <w:pPr>
      <w:tabs>
        <w:tab w:val="left" w:pos="24"/>
      </w:tabs>
      <w:spacing w:after="240" w:line="240" w:lineRule="auto"/>
      <w:ind w:left="24" w:hanging="24"/>
    </w:pPr>
    <w:rPr>
      <w:rFonts w:ascii="Arial" w:hAnsi="Arial"/>
      <w:sz w:val="24"/>
    </w:rPr>
  </w:style>
  <w:style w:type="character" w:customStyle="1" w:styleId="Hyperlink1">
    <w:name w:val="Hyperlink1"/>
    <w:basedOn w:val="DefaultParagraphFont"/>
    <w:uiPriority w:val="99"/>
    <w:unhideWhenUsed/>
    <w:rsid w:val="00B9712B"/>
    <w:rPr>
      <w:color w:val="0563C1"/>
      <w:u w:val="single"/>
    </w:rPr>
  </w:style>
  <w:style w:type="paragraph" w:styleId="Revision">
    <w:name w:val="Revision"/>
    <w:hidden/>
    <w:uiPriority w:val="99"/>
    <w:semiHidden/>
    <w:rsid w:val="00B9712B"/>
    <w:pPr>
      <w:spacing w:after="0" w:line="240" w:lineRule="auto"/>
    </w:pPr>
    <w:rPr>
      <w:rFonts w:ascii="Arial" w:hAnsi="Arial"/>
      <w:sz w:val="24"/>
    </w:rPr>
  </w:style>
  <w:style w:type="paragraph" w:customStyle="1" w:styleId="Compact">
    <w:name w:val="Compact"/>
    <w:basedOn w:val="Normal"/>
    <w:qFormat/>
    <w:rsid w:val="00B9712B"/>
    <w:pPr>
      <w:spacing w:before="36" w:after="36" w:line="240" w:lineRule="auto"/>
    </w:pPr>
    <w:rPr>
      <w:sz w:val="24"/>
      <w:szCs w:val="24"/>
    </w:rPr>
  </w:style>
  <w:style w:type="paragraph" w:styleId="Header">
    <w:name w:val="header"/>
    <w:basedOn w:val="Normal"/>
    <w:link w:val="HeaderChar"/>
    <w:uiPriority w:val="99"/>
    <w:unhideWhenUsed/>
    <w:rsid w:val="00B9712B"/>
    <w:pPr>
      <w:tabs>
        <w:tab w:val="center" w:pos="4680"/>
        <w:tab w:val="right" w:pos="9360"/>
      </w:tabs>
      <w:spacing w:after="0" w:line="240" w:lineRule="auto"/>
    </w:pPr>
    <w:rPr>
      <w:rFonts w:ascii="Arial" w:hAnsi="Arial"/>
      <w:sz w:val="24"/>
    </w:rPr>
  </w:style>
  <w:style w:type="character" w:customStyle="1" w:styleId="HeaderChar">
    <w:name w:val="Header Char"/>
    <w:basedOn w:val="DefaultParagraphFont"/>
    <w:link w:val="Header"/>
    <w:uiPriority w:val="99"/>
    <w:rsid w:val="00B9712B"/>
    <w:rPr>
      <w:rFonts w:ascii="Arial" w:hAnsi="Arial"/>
      <w:sz w:val="24"/>
    </w:rPr>
  </w:style>
  <w:style w:type="paragraph" w:styleId="Footer">
    <w:name w:val="footer"/>
    <w:basedOn w:val="Normal"/>
    <w:link w:val="FooterChar"/>
    <w:uiPriority w:val="99"/>
    <w:unhideWhenUsed/>
    <w:rsid w:val="00B9712B"/>
    <w:pPr>
      <w:tabs>
        <w:tab w:val="center" w:pos="4680"/>
        <w:tab w:val="right" w:pos="9360"/>
      </w:tabs>
      <w:spacing w:after="0" w:line="240" w:lineRule="auto"/>
    </w:pPr>
    <w:rPr>
      <w:rFonts w:ascii="Arial" w:hAnsi="Arial"/>
      <w:sz w:val="24"/>
    </w:rPr>
  </w:style>
  <w:style w:type="character" w:customStyle="1" w:styleId="FooterChar">
    <w:name w:val="Footer Char"/>
    <w:basedOn w:val="DefaultParagraphFont"/>
    <w:link w:val="Footer"/>
    <w:uiPriority w:val="99"/>
    <w:rsid w:val="00B9712B"/>
    <w:rPr>
      <w:rFonts w:ascii="Arial" w:hAnsi="Arial"/>
      <w:sz w:val="24"/>
    </w:rPr>
  </w:style>
  <w:style w:type="paragraph" w:styleId="ListParagraph">
    <w:name w:val="List Paragraph"/>
    <w:basedOn w:val="Normal"/>
    <w:uiPriority w:val="34"/>
    <w:qFormat/>
    <w:rsid w:val="00B9712B"/>
    <w:pPr>
      <w:ind w:left="720"/>
      <w:contextualSpacing/>
    </w:pPr>
    <w:rPr>
      <w:rFonts w:ascii="Arial" w:hAnsi="Arial"/>
      <w:sz w:val="24"/>
    </w:rPr>
  </w:style>
  <w:style w:type="numbering" w:customStyle="1" w:styleId="NoList11">
    <w:name w:val="No List11"/>
    <w:next w:val="NoList"/>
    <w:uiPriority w:val="99"/>
    <w:semiHidden/>
    <w:unhideWhenUsed/>
    <w:rsid w:val="00B9712B"/>
  </w:style>
  <w:style w:type="table" w:styleId="TableGrid">
    <w:name w:val="Table Grid"/>
    <w:basedOn w:val="TableNormal"/>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9712B"/>
  </w:style>
  <w:style w:type="table" w:customStyle="1" w:styleId="TableGrid1">
    <w:name w:val="Table Grid1"/>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9712B"/>
    <w:rPr>
      <w:color w:val="954F72"/>
      <w:u w:val="single"/>
    </w:rPr>
  </w:style>
  <w:style w:type="paragraph" w:customStyle="1" w:styleId="msonormal0">
    <w:name w:val="msonormal"/>
    <w:basedOn w:val="Normal"/>
    <w:rsid w:val="00B9712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B9712B"/>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9712B"/>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712B"/>
    <w:rPr>
      <w:color w:val="0563C1" w:themeColor="hyperlink"/>
      <w:u w:val="single"/>
    </w:rPr>
  </w:style>
  <w:style w:type="character" w:customStyle="1" w:styleId="Heading1Char">
    <w:name w:val="Heading 1 Char"/>
    <w:basedOn w:val="DefaultParagraphFont"/>
    <w:link w:val="Heading1"/>
    <w:uiPriority w:val="9"/>
    <w:rsid w:val="00A06B35"/>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F8194-9901-48E5-BC7C-B3809F9A1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2</Pages>
  <Words>139969</Words>
  <Characters>797827</Characters>
  <Application>Microsoft Office Word</Application>
  <DocSecurity>0</DocSecurity>
  <Lines>6648</Lines>
  <Paragraphs>1871</Paragraphs>
  <ScaleCrop>false</ScaleCrop>
  <HeadingPairs>
    <vt:vector size="2" baseType="variant">
      <vt:variant>
        <vt:lpstr>Title</vt:lpstr>
      </vt:variant>
      <vt:variant>
        <vt:i4>1</vt:i4>
      </vt:variant>
    </vt:vector>
  </HeadingPairs>
  <TitlesOfParts>
    <vt:vector size="1" baseType="lpstr">
      <vt:lpstr/>
    </vt:vector>
  </TitlesOfParts>
  <Company>University of Arizona College of Medicine</Company>
  <LinksUpToDate>false</LinksUpToDate>
  <CharactersWithSpaces>935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6</cp:revision>
  <dcterms:created xsi:type="dcterms:W3CDTF">2017-08-29T20:29:00Z</dcterms:created>
  <dcterms:modified xsi:type="dcterms:W3CDTF">2017-08-29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gt;&lt;session id="452Q8fQl"/&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